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533F1DD8" w:rsidR="006550FB" w:rsidRDefault="00177AEA" w:rsidP="006550FB">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Analyzing the impacts of </w:t>
      </w:r>
      <w:r w:rsidR="006550FB">
        <w:rPr>
          <w:rFonts w:ascii="Times New Roman" w:hAnsi="Times New Roman" w:cs="Times New Roman"/>
          <w:sz w:val="32"/>
          <w:szCs w:val="24"/>
        </w:rPr>
        <w:t xml:space="preserve">public </w:t>
      </w:r>
      <w:r w:rsidR="006550FB" w:rsidRPr="005719F8">
        <w:rPr>
          <w:rFonts w:ascii="Times New Roman" w:hAnsi="Times New Roman" w:cs="Times New Roman"/>
          <w:sz w:val="32"/>
          <w:szCs w:val="24"/>
        </w:rPr>
        <w:t xml:space="preserve">transit real-time </w:t>
      </w:r>
      <w:r w:rsidR="006550FB">
        <w:rPr>
          <w:rFonts w:ascii="Times New Roman" w:hAnsi="Times New Roman" w:cs="Times New Roman"/>
          <w:sz w:val="32"/>
          <w:szCs w:val="24"/>
        </w:rPr>
        <w:t>information</w:t>
      </w:r>
      <w:r w:rsidR="006550FB" w:rsidRPr="005719F8">
        <w:rPr>
          <w:rFonts w:ascii="Times New Roman" w:hAnsi="Times New Roman" w:cs="Times New Roman"/>
          <w:sz w:val="32"/>
          <w:szCs w:val="24"/>
        </w:rPr>
        <w:t xml:space="preserve"> </w:t>
      </w:r>
      <w:ins w:id="4" w:author="Miller, Harvey J." w:date="2019-12-10T13:21:00Z">
        <w:r>
          <w:rPr>
            <w:rFonts w:ascii="Times New Roman" w:hAnsi="Times New Roman" w:cs="Times New Roman"/>
            <w:sz w:val="32"/>
            <w:szCs w:val="24"/>
          </w:rPr>
          <w:t>based on empirical transit system performance</w:t>
        </w:r>
      </w:ins>
      <w:del w:id="5" w:author="Miller, Harvey J." w:date="2019-12-10T13:20:00Z">
        <w:r w:rsidR="006550FB" w:rsidRPr="005719F8" w:rsidDel="00177AEA">
          <w:rPr>
            <w:rFonts w:ascii="Times New Roman" w:hAnsi="Times New Roman" w:cs="Times New Roman"/>
            <w:sz w:val="32"/>
            <w:szCs w:val="24"/>
          </w:rPr>
          <w:delText>on users waiting time</w:delText>
        </w:r>
      </w:del>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6"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7"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 w:author="Miller, Harvey J." w:date="2019-12-10T08:58:00Z">
        <w:r w:rsidR="00D5173A">
          <w:rPr>
            <w:rFonts w:ascii="Times New Roman" w:hAnsi="Times New Roman" w:cs="Times New Roman"/>
            <w:sz w:val="24"/>
            <w:szCs w:val="24"/>
          </w:rPr>
          <w:t>(</w:t>
        </w:r>
      </w:ins>
      <w:del w:id="9"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10"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11" w:author="Miller, Harvey J." w:date="2019-12-09T16:32:00Z">
        <w:r w:rsidR="00D5173A">
          <w:rPr>
            <w:rFonts w:ascii="Times New Roman" w:hAnsi="Times New Roman" w:cs="Times New Roman"/>
            <w:sz w:val="24"/>
            <w:szCs w:val="24"/>
          </w:rPr>
          <w:t xml:space="preserve"> (</w:t>
        </w:r>
      </w:ins>
      <w:del w:id="12" w:author="Miller, Harvey J." w:date="2019-12-09T16:32:00Z">
        <w:r w:rsidDel="00E108BF">
          <w:rPr>
            <w:rFonts w:ascii="Times New Roman" w:hAnsi="Times New Roman" w:cs="Times New Roman"/>
            <w:sz w:val="24"/>
            <w:szCs w:val="24"/>
          </w:rPr>
          <w:delText xml:space="preserve"> </w:delText>
        </w:r>
      </w:del>
      <w:ins w:id="13" w:author="Miller, Harvey J." w:date="2019-12-09T16:32:00Z">
        <w:r w:rsidR="00E108BF">
          <w:rPr>
            <w:rFonts w:ascii="Times New Roman" w:hAnsi="Times New Roman" w:cs="Times New Roman"/>
            <w:sz w:val="24"/>
            <w:szCs w:val="24"/>
          </w:rPr>
          <w:t xml:space="preserve">an artifact of </w:t>
        </w:r>
      </w:ins>
      <w:del w:id="14"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15" w:author="Miller, Harvey J." w:date="2019-12-10T10:50:00Z">
        <w:r w:rsidR="008C77AC">
          <w:rPr>
            <w:rFonts w:ascii="Times New Roman" w:hAnsi="Times New Roman" w:cs="Times New Roman"/>
            <w:sz w:val="24"/>
            <w:szCs w:val="24"/>
          </w:rPr>
          <w:t>e</w:t>
        </w:r>
      </w:ins>
      <w:del w:id="16"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17" w:author="Miller, Harvey J." w:date="2019-12-10T08:58:00Z">
        <w:r w:rsidR="00000F55" w:rsidDel="00D5173A">
          <w:rPr>
            <w:rFonts w:ascii="Times New Roman" w:hAnsi="Times New Roman" w:cs="Times New Roman"/>
            <w:sz w:val="24"/>
            <w:szCs w:val="24"/>
          </w:rPr>
          <w:delText xml:space="preserve"> apps</w:delText>
        </w:r>
      </w:del>
      <w:ins w:id="18"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19" w:author="Miller, Harvey J." w:date="2019-12-09T16:38:00Z">
        <w:r w:rsidR="00E108BF">
          <w:rPr>
            <w:rFonts w:ascii="Times New Roman" w:hAnsi="Times New Roman" w:cs="Times New Roman"/>
            <w:sz w:val="24"/>
            <w:szCs w:val="24"/>
          </w:rPr>
          <w:t>W</w:t>
        </w:r>
      </w:ins>
      <w:del w:id="20"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21"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22"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23" w:author="Miller, Harvey J." w:date="2019-12-09T16:35:00Z">
        <w:r w:rsidR="00E108BF">
          <w:rPr>
            <w:rFonts w:ascii="Times New Roman" w:hAnsi="Times New Roman" w:cs="Times New Roman"/>
            <w:sz w:val="24"/>
            <w:szCs w:val="24"/>
          </w:rPr>
          <w:t xml:space="preserve">that cover possible </w:t>
        </w:r>
      </w:ins>
      <w:ins w:id="24" w:author="Miller, Harvey J." w:date="2019-12-09T16:36:00Z">
        <w:r w:rsidR="00E108BF">
          <w:rPr>
            <w:rFonts w:ascii="Times New Roman" w:hAnsi="Times New Roman" w:cs="Times New Roman"/>
            <w:sz w:val="24"/>
            <w:szCs w:val="24"/>
          </w:rPr>
          <w:t>behaviors t</w:t>
        </w:r>
      </w:ins>
      <w:ins w:id="25"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26" w:author="Miller, Harvey J." w:date="2019-12-09T16:38:00Z">
        <w:r w:rsidR="00E108BF">
          <w:rPr>
            <w:rFonts w:ascii="Times New Roman" w:hAnsi="Times New Roman" w:cs="Times New Roman"/>
            <w:sz w:val="24"/>
            <w:szCs w:val="24"/>
          </w:rPr>
          <w:t xml:space="preserve">transit </w:t>
        </w:r>
      </w:ins>
      <w:ins w:id="27" w:author="Miller, Harvey J." w:date="2019-12-09T16:37:00Z">
        <w:r w:rsidR="00E108BF">
          <w:rPr>
            <w:rFonts w:ascii="Times New Roman" w:hAnsi="Times New Roman" w:cs="Times New Roman"/>
            <w:sz w:val="24"/>
            <w:szCs w:val="24"/>
          </w:rPr>
          <w:t>stop</w:t>
        </w:r>
      </w:ins>
      <w:del w:id="28"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29"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30"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31" w:author="Miller, Harvey J." w:date="2019-12-10T08:58:00Z">
        <w:r w:rsidR="00D5173A">
          <w:rPr>
            <w:rFonts w:ascii="Times New Roman" w:hAnsi="Times New Roman" w:cs="Times New Roman"/>
            <w:sz w:val="24"/>
            <w:szCs w:val="24"/>
          </w:rPr>
          <w:t xml:space="preserve">realized </w:t>
        </w:r>
      </w:ins>
      <w:del w:id="32"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33"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34" w:author="Miller, Harvey J." w:date="2019-12-10T08:59:00Z">
        <w:r w:rsidR="00D5173A">
          <w:rPr>
            <w:rFonts w:ascii="Times New Roman" w:hAnsi="Times New Roman" w:cs="Times New Roman"/>
            <w:sz w:val="24"/>
            <w:szCs w:val="24"/>
          </w:rPr>
          <w:t>-</w:t>
        </w:r>
      </w:ins>
      <w:del w:id="35"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36" w:author="Miller, Harvey J." w:date="2019-12-10T08:59:00Z">
        <w:r w:rsidR="00D5173A">
          <w:rPr>
            <w:rFonts w:ascii="Times New Roman" w:hAnsi="Times New Roman" w:cs="Times New Roman"/>
            <w:sz w:val="24"/>
            <w:szCs w:val="24"/>
          </w:rPr>
          <w:t>-</w:t>
        </w:r>
      </w:ins>
      <w:del w:id="37"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38"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39" w:author="Miller, Harvey J." w:date="2019-12-09T16:40:00Z">
        <w:r w:rsidR="00E108BF">
          <w:rPr>
            <w:rFonts w:ascii="Times New Roman" w:hAnsi="Times New Roman" w:cs="Times New Roman"/>
            <w:sz w:val="24"/>
            <w:szCs w:val="24"/>
          </w:rPr>
          <w:t>ese results suggest limitations on claims that RTI reduces public tra</w:t>
        </w:r>
      </w:ins>
      <w:ins w:id="40" w:author="Miller, Harvey J." w:date="2019-12-09T16:41:00Z">
        <w:r w:rsidR="00E108BF">
          <w:rPr>
            <w:rFonts w:ascii="Times New Roman" w:hAnsi="Times New Roman" w:cs="Times New Roman"/>
            <w:sz w:val="24"/>
            <w:szCs w:val="24"/>
          </w:rPr>
          <w:t>nsit waiting times.</w:t>
        </w:r>
      </w:ins>
      <w:ins w:id="41" w:author="Miller, Harvey J." w:date="2019-12-09T16:40:00Z">
        <w:r w:rsidR="00E108BF">
          <w:rPr>
            <w:rFonts w:ascii="Times New Roman" w:hAnsi="Times New Roman" w:cs="Times New Roman"/>
            <w:sz w:val="24"/>
            <w:szCs w:val="24"/>
          </w:rPr>
          <w:t xml:space="preserve">  </w:t>
        </w:r>
      </w:ins>
      <w:del w:id="42"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43"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44" w:author="Miller, Harvey J." w:date="2019-12-10T09:01:00Z">
        <w:r w:rsidDel="00BE31B1">
          <w:rPr>
            <w:rFonts w:ascii="Times New Roman" w:hAnsi="Times New Roman" w:cs="Times New Roman"/>
            <w:sz w:val="24"/>
            <w:szCs w:val="24"/>
          </w:rPr>
          <w:delText xml:space="preserve">For example, </w:delText>
        </w:r>
      </w:del>
      <w:ins w:id="45" w:author="Miller, Harvey J." w:date="2019-12-10T09:01:00Z">
        <w:r w:rsidR="00BE31B1">
          <w:rPr>
            <w:rFonts w:ascii="Times New Roman" w:hAnsi="Times New Roman" w:cs="Times New Roman"/>
            <w:sz w:val="24"/>
            <w:szCs w:val="24"/>
          </w:rPr>
          <w:t>A</w:t>
        </w:r>
      </w:ins>
      <w:del w:id="46"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05F25960"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47" w:author="Miller, Harvey J." w:date="2019-12-09T16:48:00Z">
        <w:r w:rsidR="00827812">
          <w:rPr>
            <w:rFonts w:ascii="Times New Roman" w:hAnsi="Times New Roman" w:cs="Times New Roman"/>
            <w:sz w:val="24"/>
            <w:szCs w:val="24"/>
          </w:rPr>
          <w:t xml:space="preserve">arrival times to </w:t>
        </w:r>
      </w:ins>
      <w:del w:id="48" w:author="Miller, Harvey J." w:date="2019-12-09T16:48:00Z">
        <w:r w:rsidRPr="006E0EAE" w:rsidDel="00827812">
          <w:rPr>
            <w:rFonts w:ascii="Times New Roman" w:hAnsi="Times New Roman" w:cs="Times New Roman"/>
            <w:sz w:val="24"/>
            <w:szCs w:val="24"/>
          </w:rPr>
          <w:delText xml:space="preserve">delays to </w:delText>
        </w:r>
      </w:del>
      <w:del w:id="49"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50" w:author="Miller, Harvey J." w:date="2019-12-09T16:48:00Z">
        <w:r w:rsidR="00827812">
          <w:rPr>
            <w:rFonts w:ascii="Times New Roman" w:hAnsi="Times New Roman" w:cs="Times New Roman"/>
            <w:sz w:val="24"/>
            <w:szCs w:val="24"/>
          </w:rPr>
          <w:t xml:space="preserve">make the system </w:t>
        </w:r>
      </w:ins>
      <w:ins w:id="51" w:author="Miller, Harvey J." w:date="2019-12-09T16:51:00Z">
        <w:r w:rsidR="00827812">
          <w:rPr>
            <w:rFonts w:ascii="Times New Roman" w:hAnsi="Times New Roman" w:cs="Times New Roman"/>
            <w:sz w:val="24"/>
            <w:szCs w:val="24"/>
          </w:rPr>
          <w:t xml:space="preserve">feel more </w:t>
        </w:r>
      </w:ins>
      <w:ins w:id="52" w:author="Miller, Harvey J." w:date="2019-12-09T16:48:00Z">
        <w:r w:rsidR="00827812">
          <w:rPr>
            <w:rFonts w:ascii="Times New Roman" w:hAnsi="Times New Roman" w:cs="Times New Roman"/>
            <w:sz w:val="24"/>
            <w:szCs w:val="24"/>
          </w:rPr>
          <w:t xml:space="preserve">convivial </w:t>
        </w:r>
      </w:ins>
      <w:ins w:id="53" w:author="Miller, Harvey J." w:date="2019-12-09T16:51:00Z">
        <w:r w:rsidR="00827812">
          <w:rPr>
            <w:rFonts w:ascii="Times New Roman" w:hAnsi="Times New Roman" w:cs="Times New Roman"/>
            <w:sz w:val="24"/>
            <w:szCs w:val="24"/>
          </w:rPr>
          <w:t xml:space="preserve">to users </w:t>
        </w:r>
      </w:ins>
      <w:r w:rsidRPr="003E62F4">
        <w:rPr>
          <w:rFonts w:ascii="Times New Roman" w:hAnsi="Times New Roman" w:cs="Times New Roman"/>
          <w:sz w:val="24"/>
          <w:szCs w:val="24"/>
        </w:rPr>
        <w:t xml:space="preserve">(Brakewood et al., 2014).  </w:t>
      </w:r>
      <w:ins w:id="54" w:author="Miller, Harvey J." w:date="2019-12-09T16:45:00Z">
        <w:r w:rsidR="00827812">
          <w:rPr>
            <w:rFonts w:ascii="Times New Roman" w:hAnsi="Times New Roman" w:cs="Times New Roman"/>
            <w:sz w:val="24"/>
            <w:szCs w:val="24"/>
          </w:rPr>
          <w:t xml:space="preserve">RTI </w:t>
        </w:r>
      </w:ins>
      <w:ins w:id="55" w:author="Miller, Harvey J." w:date="2019-12-09T16:46:00Z">
        <w:r w:rsidR="00827812">
          <w:rPr>
            <w:rFonts w:ascii="Times New Roman" w:hAnsi="Times New Roman" w:cs="Times New Roman"/>
            <w:sz w:val="24"/>
            <w:szCs w:val="24"/>
          </w:rPr>
          <w:t xml:space="preserve">can help </w:t>
        </w:r>
      </w:ins>
      <w:ins w:id="56" w:author="Miller, Harvey J." w:date="2019-12-09T16:45:00Z">
        <w:r w:rsidR="00827812">
          <w:rPr>
            <w:rFonts w:ascii="Times New Roman" w:hAnsi="Times New Roman" w:cs="Times New Roman"/>
            <w:sz w:val="24"/>
            <w:szCs w:val="24"/>
          </w:rPr>
          <w:t xml:space="preserve">users </w:t>
        </w:r>
      </w:ins>
      <w:del w:id="57"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58"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59"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60"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61"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62" w:author="Miller, Harvey J." w:date="2019-12-10T10:53:00Z">
        <w:r w:rsidRPr="003E62F4" w:rsidDel="008C77AC">
          <w:rPr>
            <w:rFonts w:ascii="Times New Roman" w:hAnsi="Times New Roman" w:cs="Times New Roman"/>
            <w:sz w:val="24"/>
            <w:szCs w:val="24"/>
          </w:rPr>
          <w:delText xml:space="preserve">to </w:delText>
        </w:r>
      </w:del>
      <w:ins w:id="63" w:author="Miller, Harvey J." w:date="2019-12-10T10:52:00Z">
        <w:r w:rsidR="008C77AC">
          <w:rPr>
            <w:rFonts w:ascii="Times New Roman" w:hAnsi="Times New Roman" w:cs="Times New Roman"/>
            <w:sz w:val="24"/>
            <w:szCs w:val="24"/>
          </w:rPr>
          <w:t xml:space="preserve">frequently updated </w:t>
        </w:r>
      </w:ins>
      <w:ins w:id="64" w:author="Miller, Harvey J." w:date="2019-12-10T10:53:00Z">
        <w:r w:rsidR="008C77AC">
          <w:rPr>
            <w:rFonts w:ascii="Times New Roman" w:hAnsi="Times New Roman" w:cs="Times New Roman"/>
            <w:sz w:val="24"/>
            <w:szCs w:val="24"/>
          </w:rPr>
          <w:t xml:space="preserve">data on </w:t>
        </w:r>
      </w:ins>
      <w:del w:id="65"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66" w:author="Miller, Harvey J." w:date="2019-12-10T10:52:00Z">
        <w:r w:rsidR="008C77AC">
          <w:rPr>
            <w:rFonts w:ascii="Times New Roman" w:hAnsi="Times New Roman" w:cs="Times New Roman"/>
            <w:sz w:val="24"/>
            <w:szCs w:val="24"/>
          </w:rPr>
          <w:t xml:space="preserve"> location</w:t>
        </w:r>
      </w:ins>
      <w:del w:id="67"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68"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69"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lang w:eastAsia="en-US"/>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70"/>
      <w:commentRangeStart w:id="71"/>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70"/>
      <w:r>
        <w:rPr>
          <w:rStyle w:val="CommentReference"/>
        </w:rPr>
        <w:commentReference w:id="70"/>
      </w:r>
      <w:commentRangeEnd w:id="71"/>
      <w:r>
        <w:rPr>
          <w:rStyle w:val="CommentReference"/>
        </w:rPr>
        <w:commentReference w:id="71"/>
      </w:r>
    </w:p>
    <w:p w14:paraId="71184CFA" w14:textId="4B4D9A91" w:rsidR="008C77AC" w:rsidRPr="008C77AC" w:rsidRDefault="006550FB" w:rsidP="008C77AC">
      <w:pPr>
        <w:ind w:firstLine="720"/>
        <w:jc w:val="both"/>
        <w:rPr>
          <w:ins w:id="72" w:author="Miller, Harvey J." w:date="2019-12-10T10:55:00Z"/>
          <w:rFonts w:ascii="Times New Roman" w:hAnsi="Times New Roman" w:cs="Times New Roman"/>
          <w:sz w:val="24"/>
          <w:szCs w:val="24"/>
        </w:rPr>
      </w:pPr>
      <w:commentRangeStart w:id="73"/>
      <w:r>
        <w:rPr>
          <w:rFonts w:ascii="Times New Roman" w:hAnsi="Times New Roman" w:cs="Times New Roman"/>
          <w:sz w:val="24"/>
          <w:szCs w:val="24"/>
        </w:rPr>
        <w:t>RTI can be especially important for systems with sparser timetable and longer headways</w:t>
      </w:r>
      <w:ins w:id="74"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73"/>
      <w:r w:rsidR="008C77AC">
        <w:rPr>
          <w:rStyle w:val="CommentReference"/>
        </w:rPr>
        <w:commentReference w:id="73"/>
      </w:r>
      <w:moveToRangeStart w:id="75" w:author="Miller, Harvey J." w:date="2019-12-10T10:55:00Z" w:name="move26867758"/>
      <w:ins w:id="76" w:author="Miller, Harvey J." w:date="2019-12-10T10:55:00Z">
        <w:r w:rsidR="008C77AC" w:rsidRPr="008C77AC">
          <w:rPr>
            <w:rFonts w:ascii="Times New Roman" w:hAnsi="Times New Roman" w:cs="Times New Roman"/>
            <w:sz w:val="24"/>
            <w:szCs w:val="24"/>
          </w:rPr>
          <w:fldChar w:fldCharType="begin" w:fldLock="1"/>
        </w:r>
        <w:r w:rsidR="008C77AC" w:rsidRPr="008C77AC">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sidR="008C77AC" w:rsidRPr="008C77AC">
          <w:rPr>
            <w:rFonts w:ascii="Times New Roman" w:hAnsi="Times New Roman" w:cs="Times New Roman"/>
            <w:sz w:val="24"/>
            <w:szCs w:val="24"/>
          </w:rPr>
          <w:fldChar w:fldCharType="separate"/>
        </w:r>
        <w:r w:rsidR="008C77AC" w:rsidRPr="008C77AC">
          <w:rPr>
            <w:rFonts w:ascii="Times New Roman" w:hAnsi="Times New Roman" w:cs="Times New Roman"/>
            <w:sz w:val="24"/>
            <w:szCs w:val="24"/>
          </w:rPr>
          <w:t>As Walker (2012)</w:t>
        </w:r>
      </w:ins>
      <w:r w:rsidR="008C77AC" w:rsidRPr="008C77AC">
        <w:rPr>
          <w:rFonts w:ascii="Times New Roman" w:hAnsi="Times New Roman" w:cs="Times New Roman"/>
          <w:sz w:val="24"/>
          <w:szCs w:val="24"/>
        </w:rPr>
        <w:fldChar w:fldCharType="end"/>
      </w:r>
      <w:ins w:id="77"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 xml:space="preserve">c transit, frequency is freedom, but frequency is expensive.  </w:t>
        </w:r>
        <w:r w:rsidR="008C77AC" w:rsidRPr="008C77AC">
          <w:rPr>
            <w:rFonts w:ascii="Times New Roman" w:hAnsi="Times New Roman" w:cs="Times New Roman"/>
            <w:sz w:val="24"/>
            <w:szCs w:val="24"/>
          </w:rPr>
          <w:t xml:space="preserve">  </w:t>
        </w:r>
      </w:ins>
      <w:commentRangeStart w:id="78"/>
      <w:ins w:id="79" w:author="Miller, Harvey J." w:date="2019-12-10T10:56:00Z">
        <w:r w:rsidR="008C77AC">
          <w:rPr>
            <w:rFonts w:ascii="Times New Roman" w:hAnsi="Times New Roman" w:cs="Times New Roman"/>
            <w:sz w:val="24"/>
            <w:szCs w:val="24"/>
          </w:rPr>
          <w:t xml:space="preserve">In </w:t>
        </w:r>
      </w:ins>
      <w:ins w:id="80" w:author="Miller, Harvey J." w:date="2019-12-10T10:55:00Z">
        <w:r w:rsidR="008C77AC" w:rsidRPr="008C77AC">
          <w:rPr>
            <w:rFonts w:ascii="Times New Roman" w:hAnsi="Times New Roman" w:cs="Times New Roman"/>
            <w:sz w:val="24"/>
            <w:szCs w:val="24"/>
          </w:rPr>
          <w:t>public transit system</w:t>
        </w:r>
      </w:ins>
      <w:ins w:id="81" w:author="Miller, Harvey J." w:date="2019-12-10T10:56:00Z">
        <w:r w:rsidR="008C77AC">
          <w:rPr>
            <w:rFonts w:ascii="Times New Roman" w:hAnsi="Times New Roman" w:cs="Times New Roman"/>
            <w:sz w:val="24"/>
            <w:szCs w:val="24"/>
          </w:rPr>
          <w:t>s</w:t>
        </w:r>
      </w:ins>
      <w:ins w:id="82"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 xml:space="preserve">cannot sustain </w:t>
        </w:r>
        <w:r w:rsidR="008C77AC" w:rsidRPr="008C77AC">
          <w:rPr>
            <w:rFonts w:ascii="Times New Roman" w:hAnsi="Times New Roman" w:cs="Times New Roman"/>
            <w:sz w:val="24"/>
            <w:szCs w:val="24"/>
          </w:rPr>
          <w:lastRenderedPageBreak/>
          <w:t>high frequency service du</w:t>
        </w:r>
        <w:r w:rsidR="008C77AC">
          <w:rPr>
            <w:rFonts w:ascii="Times New Roman" w:hAnsi="Times New Roman" w:cs="Times New Roman"/>
            <w:sz w:val="24"/>
            <w:szCs w:val="24"/>
          </w:rPr>
          <w:t>e to limited resour</w:t>
        </w:r>
      </w:ins>
      <w:ins w:id="83" w:author="Miller, Harvey J." w:date="2019-12-10T10:56:00Z">
        <w:r w:rsidR="008C77AC">
          <w:rPr>
            <w:rFonts w:ascii="Times New Roman" w:hAnsi="Times New Roman" w:cs="Times New Roman"/>
            <w:sz w:val="24"/>
            <w:szCs w:val="24"/>
          </w:rPr>
          <w:t>ces</w:t>
        </w:r>
      </w:ins>
      <w:ins w:id="84"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85" w:author="Miller, Harvey J." w:date="2019-12-10T10:57:00Z">
        <w:r w:rsidR="008C77AC">
          <w:rPr>
            <w:rFonts w:ascii="Times New Roman" w:hAnsi="Times New Roman" w:cs="Times New Roman"/>
            <w:sz w:val="24"/>
            <w:szCs w:val="24"/>
          </w:rPr>
          <w:t>substitute to allow users to experience short waiting times despite infrequent service</w:t>
        </w:r>
      </w:ins>
      <w:ins w:id="86" w:author="Miller, Harvey J." w:date="2019-12-10T10:55:00Z">
        <w:r w:rsidR="008C77AC" w:rsidRPr="008C77AC">
          <w:rPr>
            <w:rFonts w:ascii="Times New Roman" w:hAnsi="Times New Roman" w:cs="Times New Roman"/>
            <w:sz w:val="24"/>
            <w:szCs w:val="24"/>
          </w:rPr>
          <w:t>.</w:t>
        </w:r>
      </w:ins>
      <w:ins w:id="87" w:author="Miller, Harvey J." w:date="2019-12-10T10:57:00Z">
        <w:r w:rsidR="008C77AC">
          <w:rPr>
            <w:rFonts w:ascii="Times New Roman" w:hAnsi="Times New Roman" w:cs="Times New Roman"/>
            <w:sz w:val="24"/>
            <w:szCs w:val="24"/>
          </w:rPr>
          <w:t xml:space="preserve">  In these cases, RTI </w:t>
        </w:r>
      </w:ins>
      <w:ins w:id="88" w:author="Miller, Harvey J." w:date="2019-12-10T10:58:00Z">
        <w:r w:rsidR="008C77AC">
          <w:rPr>
            <w:rFonts w:ascii="Times New Roman" w:hAnsi="Times New Roman" w:cs="Times New Roman"/>
            <w:sz w:val="24"/>
            <w:szCs w:val="24"/>
          </w:rPr>
          <w:t xml:space="preserve">may be </w:t>
        </w:r>
      </w:ins>
      <w:ins w:id="89" w:author="Miller, Harvey J." w:date="2019-12-10T10:59:00Z">
        <w:r w:rsidR="008C77AC">
          <w:rPr>
            <w:rFonts w:ascii="Times New Roman" w:hAnsi="Times New Roman" w:cs="Times New Roman"/>
            <w:sz w:val="24"/>
            <w:szCs w:val="24"/>
          </w:rPr>
          <w:t xml:space="preserve">especially </w:t>
        </w:r>
      </w:ins>
      <w:ins w:id="90" w:author="Miller, Harvey J." w:date="2019-12-10T10:58:00Z">
        <w:r w:rsidR="008C77AC">
          <w:rPr>
            <w:rFonts w:ascii="Times New Roman" w:hAnsi="Times New Roman" w:cs="Times New Roman"/>
            <w:sz w:val="24"/>
            <w:szCs w:val="24"/>
          </w:rPr>
          <w:t>cr</w:t>
        </w:r>
      </w:ins>
      <w:ins w:id="91" w:author="Miller, Harvey J." w:date="2019-12-10T10:59:00Z">
        <w:r w:rsidR="008C77AC">
          <w:rPr>
            <w:rFonts w:ascii="Times New Roman" w:hAnsi="Times New Roman" w:cs="Times New Roman"/>
            <w:sz w:val="24"/>
            <w:szCs w:val="24"/>
          </w:rPr>
          <w:t xml:space="preserve">itical </w:t>
        </w:r>
      </w:ins>
      <w:ins w:id="92" w:author="Miller, Harvey J." w:date="2019-12-10T10:58:00Z">
        <w:r w:rsidR="008C77AC">
          <w:rPr>
            <w:rFonts w:ascii="Times New Roman" w:hAnsi="Times New Roman" w:cs="Times New Roman"/>
            <w:sz w:val="24"/>
            <w:szCs w:val="24"/>
          </w:rPr>
          <w:t xml:space="preserve">to users due to time penalties associated with missing a bus on route </w:t>
        </w:r>
      </w:ins>
      <w:ins w:id="93" w:author="Miller, Harvey J." w:date="2019-12-10T10:59:00Z">
        <w:r w:rsidR="008C77AC">
          <w:rPr>
            <w:rFonts w:ascii="Times New Roman" w:hAnsi="Times New Roman" w:cs="Times New Roman"/>
            <w:sz w:val="24"/>
            <w:szCs w:val="24"/>
          </w:rPr>
          <w:t xml:space="preserve">with </w:t>
        </w:r>
      </w:ins>
      <w:ins w:id="94" w:author="Miller, Harvey J." w:date="2019-12-10T10:58:00Z">
        <w:r w:rsidR="008C77AC">
          <w:rPr>
            <w:rFonts w:ascii="Times New Roman" w:hAnsi="Times New Roman" w:cs="Times New Roman"/>
            <w:sz w:val="24"/>
            <w:szCs w:val="24"/>
          </w:rPr>
          <w:t>long headway</w:t>
        </w:r>
      </w:ins>
      <w:ins w:id="95" w:author="Miller, Harvey J." w:date="2019-12-10T10:59:00Z">
        <w:r w:rsidR="008C77AC">
          <w:rPr>
            <w:rFonts w:ascii="Times New Roman" w:hAnsi="Times New Roman" w:cs="Times New Roman"/>
            <w:sz w:val="24"/>
            <w:szCs w:val="24"/>
          </w:rPr>
          <w:t>s</w:t>
        </w:r>
      </w:ins>
      <w:ins w:id="96" w:author="Miller, Harvey J." w:date="2019-12-10T10:58:00Z">
        <w:r w:rsidR="008C77AC">
          <w:rPr>
            <w:rFonts w:ascii="Times New Roman" w:hAnsi="Times New Roman" w:cs="Times New Roman"/>
            <w:sz w:val="24"/>
            <w:szCs w:val="24"/>
          </w:rPr>
          <w:t xml:space="preserve">. </w:t>
        </w:r>
      </w:ins>
      <w:ins w:id="97" w:author="Miller, Harvey J." w:date="2019-12-10T10:55:00Z">
        <w:r w:rsidR="008C77AC" w:rsidRPr="008C77AC">
          <w:rPr>
            <w:rFonts w:ascii="Times New Roman" w:hAnsi="Times New Roman" w:cs="Times New Roman"/>
            <w:sz w:val="24"/>
            <w:szCs w:val="24"/>
          </w:rPr>
          <w:t xml:space="preserve"> </w:t>
        </w:r>
      </w:ins>
      <w:commentRangeEnd w:id="78"/>
      <w:ins w:id="98" w:author="Miller, Harvey J." w:date="2019-12-10T10:59:00Z">
        <w:r w:rsidR="008C77AC">
          <w:rPr>
            <w:rStyle w:val="CommentReference"/>
          </w:rPr>
          <w:commentReference w:id="78"/>
        </w:r>
      </w:ins>
    </w:p>
    <w:moveToRangeEnd w:id="75"/>
    <w:p w14:paraId="52036CDE" w14:textId="68895758" w:rsidR="006550FB" w:rsidDel="008C77AC" w:rsidRDefault="006550FB" w:rsidP="006550FB">
      <w:pPr>
        <w:ind w:firstLine="720"/>
        <w:jc w:val="both"/>
        <w:rPr>
          <w:del w:id="99" w:author="Miller, Harvey J." w:date="2019-12-10T10:59:00Z"/>
          <w:rFonts w:ascii="Times New Roman" w:hAnsi="Times New Roman" w:cs="Times New Roman"/>
          <w:sz w:val="24"/>
          <w:szCs w:val="24"/>
        </w:rPr>
      </w:pPr>
      <w:del w:id="100"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01" w:author="Miller, Harvey J." w:date="2019-12-10T10:55:00Z">
        <w:r w:rsidDel="008C77AC">
          <w:rPr>
            <w:rFonts w:ascii="Times New Roman" w:hAnsi="Times New Roman" w:cs="Times New Roman"/>
            <w:sz w:val="24"/>
            <w:szCs w:val="24"/>
          </w:rPr>
          <w:delText>getting t</w:delText>
        </w:r>
      </w:del>
      <w:del w:id="102" w:author="Miller, Harvey J." w:date="2019-12-10T10:59:00Z">
        <w:r w:rsidDel="008C77AC">
          <w:rPr>
            <w:rFonts w:ascii="Times New Roman" w:hAnsi="Times New Roman" w:cs="Times New Roman"/>
            <w:sz w:val="24"/>
            <w:szCs w:val="24"/>
          </w:rPr>
          <w:delText xml:space="preserve">he performance of a specific vehicle via </w:delText>
        </w:r>
      </w:del>
      <w:del w:id="103" w:author="Miller, Harvey J." w:date="2019-12-10T10:55:00Z">
        <w:r w:rsidDel="008C77AC">
          <w:rPr>
            <w:rFonts w:ascii="Times New Roman" w:hAnsi="Times New Roman" w:cs="Times New Roman"/>
            <w:sz w:val="24"/>
            <w:szCs w:val="24"/>
          </w:rPr>
          <w:delText>real-time information</w:delText>
        </w:r>
      </w:del>
      <w:del w:id="104"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05" w:author="Miller, Harvey J." w:date="2019-12-10T10:55:00Z" w:name="move26867758"/>
      <w:moveFrom w:id="106" w:author="Miller, Harvey J." w:date="2019-12-10T10:55:00Z">
        <w:del w:id="107" w:author="Miller, Harvey J." w:date="2019-12-10T10:59:00Z">
          <w:r w:rsidDel="008C77AC">
            <w:rPr>
              <w:rFonts w:ascii="Times New Roman" w:hAnsi="Times New Roman" w:cs="Times New Roman"/>
              <w:sz w:val="24"/>
              <w:szCs w:val="24"/>
            </w:rPr>
            <w:fldChar w:fldCharType="begin" w:fldLock="1"/>
          </w:r>
          <w:r w:rsidR="000545CA"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05"/>
    </w:p>
    <w:p w14:paraId="68746E44" w14:textId="0248CD7F" w:rsidR="006550FB" w:rsidRDefault="006550FB" w:rsidP="006550FB">
      <w:pPr>
        <w:ind w:firstLine="720"/>
        <w:jc w:val="both"/>
        <w:rPr>
          <w:rFonts w:ascii="Times New Roman" w:hAnsi="Times New Roman" w:cs="Times New Roman"/>
          <w:sz w:val="24"/>
          <w:szCs w:val="24"/>
        </w:rPr>
      </w:pPr>
      <w:commentRangeStart w:id="108"/>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109"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110"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111"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112" w:author="Miller, Harvey J." w:date="2019-12-10T11:00:00Z">
        <w:r w:rsidR="008C77AC">
          <w:rPr>
            <w:rFonts w:ascii="Times New Roman" w:hAnsi="Times New Roman" w:cs="Times New Roman"/>
            <w:sz w:val="24"/>
            <w:szCs w:val="24"/>
          </w:rPr>
          <w:t xml:space="preserve">a </w:t>
        </w:r>
      </w:ins>
      <w:del w:id="113"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114"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115" w:author="Miller, Harvey J." w:date="2019-12-10T09:15:00Z">
        <w:r w:rsidR="00B93E3D">
          <w:rPr>
            <w:rFonts w:ascii="Times New Roman" w:hAnsi="Times New Roman" w:cs="Times New Roman"/>
            <w:sz w:val="24"/>
            <w:szCs w:val="24"/>
          </w:rPr>
          <w:t xml:space="preserve">After a </w:t>
        </w:r>
      </w:ins>
      <w:del w:id="116"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117" w:author="Miller, Harvey J." w:date="2019-12-10T09:10:00Z">
        <w:r w:rsidRPr="00803DCB" w:rsidDel="00B93E3D">
          <w:rPr>
            <w:rFonts w:ascii="Times New Roman" w:hAnsi="Times New Roman" w:cs="Times New Roman"/>
            <w:sz w:val="24"/>
            <w:szCs w:val="24"/>
          </w:rPr>
          <w:delText xml:space="preserve">interval </w:delText>
        </w:r>
      </w:del>
      <w:del w:id="118"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119" w:author="Miller, Harvey J." w:date="2019-12-10T09:15:00Z">
        <w:r w:rsidR="00B93E3D">
          <w:rPr>
            <w:rFonts w:ascii="Times New Roman" w:hAnsi="Times New Roman" w:cs="Times New Roman"/>
            <w:sz w:val="24"/>
            <w:szCs w:val="24"/>
          </w:rPr>
          <w:t xml:space="preserve">decides to leave their </w:t>
        </w:r>
      </w:ins>
      <w:del w:id="120" w:author="Miller, Harvey J." w:date="2019-12-10T09:15:00Z">
        <w:r w:rsidRPr="00803DCB" w:rsidDel="00B93E3D">
          <w:rPr>
            <w:rFonts w:ascii="Times New Roman" w:hAnsi="Times New Roman" w:cs="Times New Roman"/>
            <w:sz w:val="24"/>
            <w:szCs w:val="24"/>
          </w:rPr>
          <w:delText xml:space="preserve">leaves </w:delText>
        </w:r>
      </w:del>
      <w:del w:id="121" w:author="Miller, Harvey J." w:date="2019-12-10T09:16:00Z">
        <w:r w:rsidRPr="00803DCB" w:rsidDel="00B93E3D">
          <w:rPr>
            <w:rFonts w:ascii="Times New Roman" w:hAnsi="Times New Roman" w:cs="Times New Roman"/>
            <w:sz w:val="24"/>
            <w:szCs w:val="24"/>
          </w:rPr>
          <w:delText>thei</w:delText>
        </w:r>
      </w:del>
      <w:del w:id="122"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123"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124" w:author="Miller, Harvey J." w:date="2019-12-10T09:12:00Z">
        <w:r w:rsidRPr="00803DCB" w:rsidDel="00B93E3D">
          <w:rPr>
            <w:rFonts w:ascii="Times New Roman" w:hAnsi="Times New Roman" w:cs="Times New Roman"/>
            <w:sz w:val="24"/>
            <w:szCs w:val="24"/>
          </w:rPr>
          <w:delText xml:space="preserve">For example, </w:delText>
        </w:r>
      </w:del>
      <w:ins w:id="125" w:author="Miller, Harvey J." w:date="2019-12-10T09:12:00Z">
        <w:r w:rsidR="00B93E3D">
          <w:rPr>
            <w:rFonts w:ascii="Times New Roman" w:hAnsi="Times New Roman" w:cs="Times New Roman"/>
            <w:sz w:val="24"/>
            <w:szCs w:val="24"/>
          </w:rPr>
          <w:t>I</w:t>
        </w:r>
      </w:ins>
      <w:del w:id="126"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127" w:author="Miller, Harvey J." w:date="2019-12-10T09:16:00Z">
        <w:r w:rsidR="00B93E3D">
          <w:rPr>
            <w:rFonts w:ascii="Times New Roman" w:hAnsi="Times New Roman" w:cs="Times New Roman"/>
            <w:sz w:val="24"/>
            <w:szCs w:val="24"/>
          </w:rPr>
          <w:t>a</w:t>
        </w:r>
      </w:ins>
      <w:del w:id="128"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129" w:author="Miller, Harvey J." w:date="2019-12-10T09:16:00Z">
        <w:r w:rsidR="00B93E3D">
          <w:rPr>
            <w:rFonts w:ascii="Times New Roman" w:hAnsi="Times New Roman" w:cs="Times New Roman"/>
            <w:sz w:val="24"/>
            <w:szCs w:val="24"/>
          </w:rPr>
          <w:t>operator</w:t>
        </w:r>
      </w:ins>
      <w:del w:id="130"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131" w:author="Miller, Harvey J." w:date="2019-12-10T09:14:00Z">
        <w:r w:rsidR="00B93E3D">
          <w:rPr>
            <w:rFonts w:ascii="Times New Roman" w:hAnsi="Times New Roman" w:cs="Times New Roman"/>
            <w:sz w:val="24"/>
            <w:szCs w:val="24"/>
          </w:rPr>
          <w:t xml:space="preserve">In addition, </w:t>
        </w:r>
      </w:ins>
      <w:ins w:id="132"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133" w:author="Miller, Harvey J." w:date="2019-12-10T09:12:00Z">
        <w:r w:rsidR="00B93E3D">
          <w:rPr>
            <w:rFonts w:ascii="Times New Roman" w:hAnsi="Times New Roman" w:cs="Times New Roman"/>
            <w:sz w:val="24"/>
            <w:szCs w:val="24"/>
          </w:rPr>
          <w:t xml:space="preserve">minute).  </w:t>
        </w:r>
      </w:ins>
      <w:ins w:id="134" w:author="Miller, Harvey J." w:date="2019-12-10T09:14:00Z">
        <w:r w:rsidR="00B93E3D">
          <w:rPr>
            <w:rFonts w:ascii="Times New Roman" w:hAnsi="Times New Roman" w:cs="Times New Roman"/>
            <w:sz w:val="24"/>
            <w:szCs w:val="24"/>
          </w:rPr>
          <w:t xml:space="preserve">The </w:t>
        </w:r>
      </w:ins>
      <w:ins w:id="135" w:author="Miller, Harvey J." w:date="2019-12-10T09:16:00Z">
        <w:r w:rsidR="00B93E3D">
          <w:rPr>
            <w:rFonts w:ascii="Times New Roman" w:hAnsi="Times New Roman" w:cs="Times New Roman"/>
            <w:sz w:val="24"/>
            <w:szCs w:val="24"/>
          </w:rPr>
          <w:t>discrepancies</w:t>
        </w:r>
      </w:ins>
      <w:ins w:id="136" w:author="Miller, Harvey J." w:date="2019-12-10T09:14:00Z">
        <w:r w:rsidR="00B93E3D">
          <w:rPr>
            <w:rFonts w:ascii="Times New Roman" w:hAnsi="Times New Roman" w:cs="Times New Roman"/>
            <w:sz w:val="24"/>
            <w:szCs w:val="24"/>
          </w:rPr>
          <w:t xml:space="preserve"> between</w:t>
        </w:r>
      </w:ins>
      <w:ins w:id="137" w:author="Miller, Harvey J." w:date="2019-12-10T09:16:00Z">
        <w:r w:rsidR="00B93E3D">
          <w:rPr>
            <w:rFonts w:ascii="Times New Roman" w:hAnsi="Times New Roman" w:cs="Times New Roman"/>
            <w:sz w:val="24"/>
            <w:szCs w:val="24"/>
          </w:rPr>
          <w:t xml:space="preserve"> the RTI </w:t>
        </w:r>
      </w:ins>
      <w:ins w:id="138" w:author="Miller, Harvey J." w:date="2019-12-10T09:17:00Z">
        <w:r w:rsidR="00B93E3D">
          <w:rPr>
            <w:rFonts w:ascii="Times New Roman" w:hAnsi="Times New Roman" w:cs="Times New Roman"/>
            <w:sz w:val="24"/>
            <w:szCs w:val="24"/>
          </w:rPr>
          <w:t xml:space="preserve">and reality </w:t>
        </w:r>
      </w:ins>
      <w:del w:id="139" w:author="Miller, Harvey J." w:date="2019-12-10T09:14:00Z">
        <w:r w:rsidRPr="00803DCB" w:rsidDel="00B93E3D">
          <w:rPr>
            <w:rFonts w:ascii="Times New Roman" w:hAnsi="Times New Roman" w:cs="Times New Roman"/>
            <w:sz w:val="24"/>
            <w:szCs w:val="24"/>
          </w:rPr>
          <w:delText>Th</w:delText>
        </w:r>
      </w:del>
      <w:del w:id="140"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141"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142"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143" w:author="Miller, Harvey J." w:date="2019-12-10T09:15:00Z">
        <w:r w:rsidR="00B93E3D">
          <w:rPr>
            <w:rFonts w:ascii="Times New Roman" w:hAnsi="Times New Roman" w:cs="Times New Roman"/>
            <w:sz w:val="24"/>
            <w:szCs w:val="24"/>
          </w:rPr>
          <w:t xml:space="preserve"> </w:t>
        </w:r>
      </w:ins>
      <w:del w:id="144"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145" w:author="Miller, Harvey J." w:date="2019-12-10T09:15:00Z">
        <w:r w:rsidR="00F00CF3">
          <w:rPr>
            <w:rFonts w:ascii="Times New Roman" w:hAnsi="Times New Roman" w:cs="Times New Roman"/>
            <w:sz w:val="24"/>
            <w:szCs w:val="24"/>
          </w:rPr>
          <w:t xml:space="preserve"> – a</w:t>
        </w:r>
      </w:ins>
      <w:ins w:id="146" w:author="Miller, Harvey J." w:date="2019-12-10T11:01:00Z">
        <w:r w:rsidR="00F00CF3">
          <w:rPr>
            <w:rFonts w:ascii="Times New Roman" w:hAnsi="Times New Roman" w:cs="Times New Roman"/>
            <w:sz w:val="24"/>
            <w:szCs w:val="24"/>
          </w:rPr>
          <w:t xml:space="preserve">t least as </w:t>
        </w:r>
      </w:ins>
      <w:ins w:id="147" w:author="Miller, Harvey J." w:date="2019-12-10T09:15:00Z">
        <w:r w:rsidR="00F00CF3">
          <w:rPr>
            <w:rFonts w:ascii="Times New Roman" w:hAnsi="Times New Roman" w:cs="Times New Roman"/>
            <w:sz w:val="24"/>
            <w:szCs w:val="24"/>
          </w:rPr>
          <w:t>long as the service headway; longer if there are u</w:t>
        </w:r>
      </w:ins>
      <w:ins w:id="148" w:author="Miller, Harvey J." w:date="2019-12-10T11:01:00Z">
        <w:r w:rsidR="00F00CF3">
          <w:rPr>
            <w:rFonts w:ascii="Times New Roman" w:hAnsi="Times New Roman" w:cs="Times New Roman"/>
            <w:sz w:val="24"/>
            <w:szCs w:val="24"/>
          </w:rPr>
          <w:t>pstream delays</w:t>
        </w:r>
      </w:ins>
      <w:r w:rsidRPr="00803DCB">
        <w:rPr>
          <w:rFonts w:ascii="Times New Roman" w:hAnsi="Times New Roman" w:cs="Times New Roman"/>
          <w:sz w:val="24"/>
          <w:szCs w:val="24"/>
        </w:rPr>
        <w:t xml:space="preserve">. Paradoxically, the use of RTI may increase waiting times based on the </w:t>
      </w:r>
      <w:ins w:id="149" w:author="Miller, Harvey J." w:date="2019-12-10T11:02:00Z">
        <w:r w:rsidR="00F00CF3">
          <w:rPr>
            <w:rFonts w:ascii="Times New Roman" w:hAnsi="Times New Roman" w:cs="Times New Roman"/>
            <w:sz w:val="24"/>
            <w:szCs w:val="24"/>
          </w:rPr>
          <w:t>realized</w:t>
        </w:r>
      </w:ins>
      <w:del w:id="150" w:author="Miller, Harvey J." w:date="2019-12-10T11:01:00Z">
        <w:r w:rsidRPr="00803DCB" w:rsidDel="00F00CF3">
          <w:rPr>
            <w:rFonts w:ascii="Times New Roman" w:hAnsi="Times New Roman" w:cs="Times New Roman"/>
            <w:sz w:val="24"/>
            <w:szCs w:val="24"/>
          </w:rPr>
          <w:delText>actual</w:delText>
        </w:r>
      </w:del>
      <w:ins w:id="151" w:author="Miller, Harvey J." w:date="2019-12-10T11:02:00Z">
        <w:r w:rsidR="00F00CF3">
          <w:rPr>
            <w:rFonts w:ascii="Times New Roman" w:hAnsi="Times New Roman" w:cs="Times New Roman"/>
            <w:sz w:val="24"/>
            <w:szCs w:val="24"/>
          </w:rPr>
          <w:t xml:space="preserve"> </w:t>
        </w:r>
      </w:ins>
      <w:del w:id="152"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153"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08"/>
      <w:r w:rsidR="00B93E3D">
        <w:rPr>
          <w:rStyle w:val="CommentReference"/>
        </w:rPr>
        <w:commentReference w:id="108"/>
      </w:r>
    </w:p>
    <w:p w14:paraId="55B71CF0" w14:textId="509CB088" w:rsidR="006550FB" w:rsidRPr="00F242B3" w:rsidDel="00B93E3D" w:rsidRDefault="006550FB" w:rsidP="006550FB">
      <w:pPr>
        <w:ind w:firstLine="720"/>
        <w:jc w:val="both"/>
        <w:rPr>
          <w:del w:id="154" w:author="Miller, Harvey J." w:date="2019-12-10T09:11:00Z"/>
          <w:rFonts w:ascii="Times New Roman" w:hAnsi="Times New Roman" w:cs="Times New Roman"/>
          <w:sz w:val="24"/>
          <w:szCs w:val="24"/>
        </w:rPr>
      </w:pPr>
      <w:del w:id="155"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156"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157"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158"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159" w:author="Miller, Harvey J." w:date="2019-12-10T11:03:00Z">
        <w:r w:rsidRPr="006E12CF" w:rsidDel="00F00CF3">
          <w:rPr>
            <w:rFonts w:ascii="Times New Roman" w:hAnsi="Times New Roman" w:cs="Times New Roman"/>
            <w:sz w:val="24"/>
            <w:szCs w:val="24"/>
          </w:rPr>
          <w:delText>RTI</w:delText>
        </w:r>
      </w:del>
      <w:ins w:id="160" w:author="Miller, Harvey J." w:date="2019-12-10T11:02:00Z">
        <w:r w:rsidR="00F00CF3">
          <w:rPr>
            <w:rFonts w:ascii="Times New Roman" w:hAnsi="Times New Roman" w:cs="Times New Roman"/>
            <w:sz w:val="24"/>
            <w:szCs w:val="24"/>
          </w:rPr>
          <w:t xml:space="preserve">and </w:t>
        </w:r>
      </w:ins>
      <w:ins w:id="161"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162"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163" w:author="Miller, Harvey J." w:date="2019-12-09T16:54:00Z">
        <w:r w:rsidR="00492706">
          <w:rPr>
            <w:rFonts w:ascii="Times New Roman" w:hAnsi="Times New Roman" w:cs="Times New Roman"/>
            <w:sz w:val="24"/>
            <w:szCs w:val="24"/>
          </w:rPr>
          <w:t xml:space="preserve">However, relative performance </w:t>
        </w:r>
      </w:ins>
      <w:del w:id="164"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165" w:author="Miller, Harvey J." w:date="2019-12-10T09:19:00Z">
        <w:r w:rsidR="00B93E3D">
          <w:rPr>
            <w:rFonts w:ascii="Times New Roman" w:hAnsi="Times New Roman" w:cs="Times New Roman"/>
            <w:sz w:val="24"/>
            <w:szCs w:val="24"/>
          </w:rPr>
          <w:t xml:space="preserve">varies </w:t>
        </w:r>
      </w:ins>
      <w:del w:id="166"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167" w:author="Miller, Harvey J." w:date="2019-12-10T09:20:00Z">
        <w:r w:rsidR="00B93E3D">
          <w:rPr>
            <w:rFonts w:ascii="Times New Roman" w:hAnsi="Times New Roman" w:cs="Times New Roman"/>
            <w:sz w:val="24"/>
            <w:szCs w:val="24"/>
          </w:rPr>
          <w:t xml:space="preserve">time of day, </w:t>
        </w:r>
      </w:ins>
      <w:del w:id="168"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169"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170" w:author="Miller, Harvey J." w:date="2019-12-09T16:54:00Z">
        <w:r w:rsidR="00492706">
          <w:rPr>
            <w:rFonts w:ascii="Times New Roman" w:hAnsi="Times New Roman" w:cs="Times New Roman"/>
            <w:sz w:val="24"/>
            <w:szCs w:val="24"/>
          </w:rPr>
          <w:t xml:space="preserve">  </w:t>
        </w:r>
      </w:ins>
      <w:ins w:id="171"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172" w:author="Miller, Harvey J." w:date="2019-12-09T16:54:00Z">
        <w:r w:rsidR="00492706">
          <w:rPr>
            <w:rFonts w:ascii="Times New Roman" w:hAnsi="Times New Roman" w:cs="Times New Roman"/>
            <w:sz w:val="24"/>
            <w:szCs w:val="24"/>
          </w:rPr>
          <w:t>hese results suggest limitations on the value of R</w:t>
        </w:r>
      </w:ins>
      <w:ins w:id="173"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174"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175" w:author="Miller, Harvey J." w:date="2019-12-10T11:04:00Z">
        <w:r w:rsidR="00F00CF3">
          <w:rPr>
            <w:rFonts w:ascii="Times New Roman" w:hAnsi="Times New Roman" w:cs="Times New Roman"/>
            <w:sz w:val="24"/>
            <w:szCs w:val="24"/>
          </w:rPr>
          <w:t xml:space="preserve">previous research </w:t>
        </w:r>
      </w:ins>
      <w:del w:id="176"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177" w:author="Miller, Harvey J." w:date="2019-12-10T11:04:00Z">
        <w:r w:rsidR="00FC4DA7" w:rsidDel="00F00CF3">
          <w:rPr>
            <w:rFonts w:ascii="Times New Roman" w:hAnsi="Times New Roman" w:cs="Times New Roman"/>
            <w:sz w:val="24"/>
            <w:szCs w:val="24"/>
          </w:rPr>
          <w:delText xml:space="preserve"> </w:delText>
        </w:r>
      </w:del>
      <w:ins w:id="178" w:author="Miller, Harvey J." w:date="2019-12-10T11:04:00Z">
        <w:r w:rsidR="00F00CF3">
          <w:rPr>
            <w:rFonts w:ascii="Times New Roman" w:hAnsi="Times New Roman" w:cs="Times New Roman"/>
            <w:sz w:val="24"/>
            <w:szCs w:val="24"/>
          </w:rPr>
          <w:t>s</w:t>
        </w:r>
      </w:ins>
      <w:del w:id="179"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180" w:author="Miller, Harvey J." w:date="2019-12-10T11:04:00Z">
        <w:r w:rsidR="00F00CF3">
          <w:rPr>
            <w:rFonts w:ascii="Times New Roman" w:hAnsi="Times New Roman" w:cs="Times New Roman"/>
            <w:sz w:val="24"/>
            <w:szCs w:val="24"/>
          </w:rPr>
          <w:t xml:space="preserve">e subsequent section </w:t>
        </w:r>
      </w:ins>
      <w:del w:id="181"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182"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183" w:author="Miller, Harvey J." w:date="2019-12-10T09:21:00Z">
        <w:r w:rsidR="00EE572F">
          <w:rPr>
            <w:rFonts w:ascii="Times New Roman" w:hAnsi="Times New Roman" w:cs="Times New Roman"/>
            <w:sz w:val="24"/>
            <w:szCs w:val="24"/>
          </w:rPr>
          <w:t xml:space="preserve">a theory of the mechanisms that underlie </w:t>
        </w:r>
      </w:ins>
      <w:del w:id="184"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185" w:author="Miller, Harvey J." w:date="2019-12-10T09:21:00Z">
        <w:r w:rsidR="00EE572F">
          <w:rPr>
            <w:rFonts w:ascii="Times New Roman" w:hAnsi="Times New Roman" w:cs="Times New Roman"/>
            <w:sz w:val="24"/>
            <w:szCs w:val="24"/>
          </w:rPr>
          <w:t xml:space="preserve"> </w:t>
        </w:r>
      </w:ins>
      <w:del w:id="186"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187" w:author="Miller, Harvey J." w:date="2019-12-10T09:22:00Z">
        <w:r w:rsidR="00E41883" w:rsidDel="00EE572F">
          <w:rPr>
            <w:rFonts w:ascii="Times New Roman" w:hAnsi="Times New Roman" w:cs="Times New Roman"/>
            <w:sz w:val="24"/>
            <w:szCs w:val="24"/>
          </w:rPr>
          <w:delText xml:space="preserve"> </w:delText>
        </w:r>
      </w:del>
      <w:ins w:id="188" w:author="Miller, Harvey J." w:date="2019-12-10T09:22:00Z">
        <w:r w:rsidR="00EE572F">
          <w:rPr>
            <w:rFonts w:ascii="Times New Roman" w:hAnsi="Times New Roman" w:cs="Times New Roman"/>
            <w:sz w:val="24"/>
            <w:szCs w:val="24"/>
          </w:rPr>
          <w:t xml:space="preserve"> that either ignore or exploit RTI</w:t>
        </w:r>
      </w:ins>
      <w:del w:id="189"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190" w:author="Miller, Harvey J." w:date="2019-12-10T09:22:00Z">
        <w:r w:rsidR="00EE572F">
          <w:rPr>
            <w:rFonts w:ascii="Times New Roman" w:hAnsi="Times New Roman" w:cs="Times New Roman"/>
            <w:sz w:val="24"/>
            <w:szCs w:val="24"/>
          </w:rPr>
          <w:t xml:space="preserve"> W</w:t>
        </w:r>
      </w:ins>
      <w:del w:id="191"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192"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193"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194" w:author="Miller, Harvey J." w:date="2019-12-10T09:22:00Z">
        <w:r w:rsidR="00EE572F">
          <w:rPr>
            <w:rFonts w:ascii="Times New Roman" w:hAnsi="Times New Roman" w:cs="Times New Roman"/>
            <w:sz w:val="24"/>
            <w:szCs w:val="24"/>
          </w:rPr>
          <w:t xml:space="preserve">erformance </w:t>
        </w:r>
      </w:ins>
      <w:del w:id="195"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196"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197"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198" w:author="Miller, Harvey J." w:date="2019-12-10T09:22:00Z">
        <w:r w:rsidR="000619C8" w:rsidDel="00EE572F">
          <w:rPr>
            <w:rFonts w:ascii="Times New Roman" w:hAnsi="Times New Roman" w:cs="Times New Roman"/>
            <w:sz w:val="24"/>
            <w:szCs w:val="24"/>
          </w:rPr>
          <w:delText xml:space="preserve">cross </w:delText>
        </w:r>
      </w:del>
      <w:del w:id="199"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00" w:author="Miller, Harvey J." w:date="2019-12-09T16:56:00Z">
        <w:r w:rsidR="00492706">
          <w:rPr>
            <w:rFonts w:ascii="Times New Roman" w:hAnsi="Times New Roman" w:cs="Times New Roman"/>
            <w:sz w:val="24"/>
            <w:szCs w:val="24"/>
          </w:rPr>
          <w:t xml:space="preserve">  </w:t>
        </w:r>
      </w:ins>
      <w:ins w:id="201"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02" w:author="Miller, Harvey J." w:date="2019-12-10T11:05:00Z">
        <w:r w:rsidR="00F00CF3">
          <w:rPr>
            <w:rFonts w:ascii="Times New Roman" w:hAnsi="Times New Roman" w:cs="Times New Roman"/>
            <w:sz w:val="24"/>
            <w:szCs w:val="24"/>
          </w:rPr>
          <w:t xml:space="preserve">of the mechanisms </w:t>
        </w:r>
      </w:ins>
      <w:ins w:id="203" w:author="Miller, Harvey J." w:date="2019-12-10T09:23:00Z">
        <w:r w:rsidR="00F00CF3">
          <w:rPr>
            <w:rFonts w:ascii="Times New Roman" w:hAnsi="Times New Roman" w:cs="Times New Roman"/>
            <w:sz w:val="24"/>
            <w:szCs w:val="24"/>
          </w:rPr>
          <w:t xml:space="preserve">underlying the </w:t>
        </w:r>
      </w:ins>
      <w:ins w:id="204" w:author="Miller, Harvey J." w:date="2019-12-10T11:05:00Z">
        <w:r w:rsidR="00F00CF3">
          <w:rPr>
            <w:rFonts w:ascii="Times New Roman" w:hAnsi="Times New Roman" w:cs="Times New Roman"/>
            <w:sz w:val="24"/>
            <w:szCs w:val="24"/>
          </w:rPr>
          <w:t xml:space="preserve">time penalties experienced by </w:t>
        </w:r>
      </w:ins>
      <w:ins w:id="205" w:author="Miller, Harvey J." w:date="2019-12-10T09:23:00Z">
        <w:r w:rsidR="00F00CF3">
          <w:rPr>
            <w:rFonts w:ascii="Times New Roman" w:hAnsi="Times New Roman" w:cs="Times New Roman"/>
            <w:sz w:val="24"/>
            <w:szCs w:val="24"/>
          </w:rPr>
          <w:t>RTI users</w:t>
        </w:r>
      </w:ins>
      <w:ins w:id="206" w:author="Miller, Harvey J." w:date="2019-12-10T09:24:00Z">
        <w:r w:rsidR="00EE572F">
          <w:rPr>
            <w:rFonts w:ascii="Times New Roman" w:hAnsi="Times New Roman" w:cs="Times New Roman"/>
            <w:sz w:val="24"/>
            <w:szCs w:val="24"/>
          </w:rPr>
          <w:t xml:space="preserve">.  </w:t>
        </w:r>
      </w:ins>
      <w:ins w:id="207" w:author="Miller, Harvey J." w:date="2019-12-09T16:56:00Z">
        <w:r w:rsidR="00492706">
          <w:rPr>
            <w:rFonts w:ascii="Times New Roman" w:hAnsi="Times New Roman" w:cs="Times New Roman"/>
            <w:sz w:val="24"/>
            <w:szCs w:val="24"/>
          </w:rPr>
          <w:t>We conclude this paper with a discussion of major f</w:t>
        </w:r>
      </w:ins>
      <w:ins w:id="208"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6744D152" w14:textId="77777777" w:rsidR="00816A10" w:rsidRDefault="006550FB" w:rsidP="006550FB">
      <w:pPr>
        <w:jc w:val="both"/>
        <w:rPr>
          <w:ins w:id="209" w:author="Miller, Harvey J." w:date="2019-12-10T13:34:00Z"/>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eal</w:t>
      </w:r>
      <w:ins w:id="210" w:author="Miller, Harvey J." w:date="2019-12-10T11:06:00Z">
        <w:r w:rsidR="00F00CF3">
          <w:rPr>
            <w:rFonts w:ascii="Times New Roman" w:hAnsi="Times New Roman" w:cs="Times New Roman"/>
            <w:sz w:val="24"/>
            <w:szCs w:val="24"/>
          </w:rPr>
          <w:t xml:space="preserve"> time information (RTI) </w:t>
        </w:r>
      </w:ins>
      <w:del w:id="211" w:author="Miller, Harvey J." w:date="2019-12-10T11:06:00Z">
        <w:r w:rsidDel="00F00CF3">
          <w:rPr>
            <w:rFonts w:ascii="Times New Roman" w:hAnsi="Times New Roman" w:cs="Times New Roman"/>
            <w:sz w:val="24"/>
            <w:szCs w:val="24"/>
          </w:rPr>
          <w:delText xml:space="preserve">-time data </w:delText>
        </w:r>
      </w:del>
      <w:r>
        <w:rPr>
          <w:rFonts w:ascii="Times New Roman" w:hAnsi="Times New Roman" w:cs="Times New Roman"/>
          <w:sz w:val="24"/>
          <w:szCs w:val="24"/>
        </w:rPr>
        <w:t xml:space="preserve">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w:t>
      </w:r>
      <w:ins w:id="212" w:author="Miller, Harvey J." w:date="2019-12-10T11:07:00Z">
        <w:r w:rsidR="00F00CF3">
          <w:rPr>
            <w:rFonts w:ascii="Times New Roman" w:hAnsi="Times New Roman" w:cs="Times New Roman"/>
            <w:sz w:val="24"/>
            <w:szCs w:val="24"/>
          </w:rPr>
          <w:t>The development and deployment o</w:t>
        </w:r>
      </w:ins>
      <w:ins w:id="213"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 xml:space="preserve">vehicle location system, open data policies by transit authorities and </w:t>
        </w:r>
      </w:ins>
      <w:ins w:id="214" w:author="Miller, Harvey J." w:date="2019-12-10T11:06:00Z">
        <w:r w:rsidR="00F00CF3">
          <w:rPr>
            <w:rFonts w:ascii="Times New Roman" w:hAnsi="Times New Roman" w:cs="Times New Roman"/>
            <w:sz w:val="24"/>
            <w:szCs w:val="24"/>
          </w:rPr>
          <w:t xml:space="preserve">the </w:t>
        </w:r>
      </w:ins>
      <w:del w:id="215" w:author="Miller, Harvey J." w:date="2019-12-10T11:06:00Z">
        <w:r w:rsidDel="00F00CF3">
          <w:rPr>
            <w:rFonts w:ascii="Times New Roman" w:hAnsi="Times New Roman" w:cs="Times New Roman"/>
            <w:sz w:val="24"/>
            <w:szCs w:val="24"/>
          </w:rPr>
          <w:delText xml:space="preserve">After the </w:delText>
        </w:r>
      </w:del>
      <w:r>
        <w:rPr>
          <w:rFonts w:ascii="Times New Roman" w:hAnsi="Times New Roman" w:cs="Times New Roman"/>
          <w:sz w:val="24"/>
          <w:szCs w:val="24"/>
        </w:rPr>
        <w:t xml:space="preserve">widespread </w:t>
      </w:r>
      <w:ins w:id="216" w:author="Miller, Harvey J." w:date="2019-12-10T11:06:00Z">
        <w:r w:rsidR="00F00CF3">
          <w:rPr>
            <w:rFonts w:ascii="Times New Roman" w:hAnsi="Times New Roman" w:cs="Times New Roman"/>
            <w:sz w:val="24"/>
            <w:szCs w:val="24"/>
          </w:rPr>
          <w:t xml:space="preserve">adoption of </w:t>
        </w:r>
      </w:ins>
      <w:ins w:id="217" w:author="Miller, Harvey J." w:date="2019-12-10T11:09:00Z">
        <w:r w:rsidR="00F00CF3">
          <w:rPr>
            <w:rFonts w:ascii="Times New Roman" w:hAnsi="Times New Roman" w:cs="Times New Roman"/>
            <w:sz w:val="24"/>
            <w:szCs w:val="24"/>
          </w:rPr>
          <w:t xml:space="preserve">the World Wide Web </w:t>
        </w:r>
      </w:ins>
      <w:del w:id="218" w:author="Miller, Harvey J." w:date="2019-12-10T11:06:00Z">
        <w:r w:rsidDel="00F00CF3">
          <w:rPr>
            <w:rFonts w:ascii="Times New Roman" w:hAnsi="Times New Roman" w:cs="Times New Roman"/>
            <w:sz w:val="24"/>
            <w:szCs w:val="24"/>
          </w:rPr>
          <w:delText xml:space="preserve">application of smart </w:delText>
        </w:r>
      </w:del>
      <w:ins w:id="219" w:author="Miller, Harvey J." w:date="2019-12-10T11:07:00Z">
        <w:r w:rsidR="00F00CF3">
          <w:rPr>
            <w:rFonts w:ascii="Times New Roman" w:hAnsi="Times New Roman" w:cs="Times New Roman"/>
            <w:sz w:val="24"/>
            <w:szCs w:val="24"/>
          </w:rPr>
          <w:t>mobile</w:t>
        </w:r>
      </w:ins>
      <w:del w:id="220" w:author="Miller, Harvey J." w:date="2019-12-10T11:07:00Z">
        <w:r w:rsidDel="00F00CF3">
          <w:rPr>
            <w:rFonts w:ascii="Times New Roman" w:hAnsi="Times New Roman" w:cs="Times New Roman"/>
            <w:sz w:val="24"/>
            <w:szCs w:val="24"/>
          </w:rPr>
          <w:delText>personal</w:delText>
        </w:r>
      </w:del>
      <w:r>
        <w:rPr>
          <w:rFonts w:ascii="Times New Roman" w:hAnsi="Times New Roman" w:cs="Times New Roman"/>
          <w:sz w:val="24"/>
          <w:szCs w:val="24"/>
        </w:rPr>
        <w:t xml:space="preserve"> </w:t>
      </w:r>
      <w:commentRangeStart w:id="221"/>
      <w:ins w:id="222" w:author="Miller, Harvey J." w:date="2019-12-10T11:07:00Z">
        <w:r w:rsidR="00F00CF3">
          <w:rPr>
            <w:rFonts w:ascii="Times New Roman" w:hAnsi="Times New Roman" w:cs="Times New Roman"/>
            <w:sz w:val="24"/>
            <w:szCs w:val="24"/>
          </w:rPr>
          <w:t>telephony</w:t>
        </w:r>
        <w:commentRangeEnd w:id="221"/>
        <w:r w:rsidR="00F00CF3">
          <w:rPr>
            <w:rStyle w:val="CommentReference"/>
          </w:rPr>
          <w:commentReference w:id="221"/>
        </w:r>
      </w:ins>
      <w:del w:id="223" w:author="Miller, Harvey J." w:date="2019-12-10T11:07:00Z">
        <w:r w:rsidDel="00F00CF3">
          <w:rPr>
            <w:rFonts w:ascii="Times New Roman" w:hAnsi="Times New Roman" w:cs="Times New Roman"/>
            <w:sz w:val="24"/>
            <w:szCs w:val="24"/>
          </w:rPr>
          <w:delText>devices</w:delText>
        </w:r>
      </w:del>
      <w:r>
        <w:rPr>
          <w:rFonts w:ascii="Times New Roman" w:hAnsi="Times New Roman" w:cs="Times New Roman"/>
          <w:sz w:val="24"/>
          <w:szCs w:val="24"/>
        </w:rPr>
        <w:t>,</w:t>
      </w:r>
      <w:ins w:id="224" w:author="Miller, Harvey J." w:date="2019-12-10T11:09:00Z">
        <w:r w:rsidR="00F00CF3">
          <w:rPr>
            <w:rFonts w:ascii="Times New Roman" w:hAnsi="Times New Roman" w:cs="Times New Roman"/>
            <w:sz w:val="24"/>
            <w:szCs w:val="24"/>
          </w:rPr>
          <w:t xml:space="preserve"> has generated a widespread use of </w:t>
        </w:r>
      </w:ins>
      <w:del w:id="225" w:author="Miller, Harvey J." w:date="2019-12-10T11:09:00Z">
        <w:r w:rsidDel="00F00CF3">
          <w:rPr>
            <w:rFonts w:ascii="Times New Roman" w:hAnsi="Times New Roman" w:cs="Times New Roman"/>
            <w:sz w:val="24"/>
            <w:szCs w:val="24"/>
          </w:rPr>
          <w:delText xml:space="preserve"> </w:delText>
        </w:r>
      </w:del>
      <w:ins w:id="226" w:author="Miller, Harvey J." w:date="2019-12-10T11:07:00Z">
        <w:r w:rsidR="00F00CF3">
          <w:rPr>
            <w:rFonts w:ascii="Times New Roman" w:hAnsi="Times New Roman" w:cs="Times New Roman"/>
            <w:sz w:val="24"/>
            <w:szCs w:val="24"/>
          </w:rPr>
          <w:t xml:space="preserve">RTI </w:t>
        </w:r>
      </w:ins>
      <w:del w:id="227" w:author="Miller, Harvey J." w:date="2019-12-10T11:07:00Z">
        <w:r w:rsidDel="00F00CF3">
          <w:rPr>
            <w:rFonts w:ascii="Times New Roman" w:hAnsi="Times New Roman" w:cs="Times New Roman"/>
            <w:sz w:val="24"/>
            <w:szCs w:val="24"/>
          </w:rPr>
          <w:delText xml:space="preserve">real-time information </w:delText>
        </w:r>
      </w:del>
      <w:ins w:id="228" w:author="Miller, Harvey J." w:date="2019-12-10T11:09:00Z">
        <w:r w:rsidR="00F00CF3">
          <w:rPr>
            <w:rFonts w:ascii="Times New Roman" w:hAnsi="Times New Roman" w:cs="Times New Roman"/>
            <w:sz w:val="24"/>
            <w:szCs w:val="24"/>
          </w:rPr>
          <w:t>by public transit agencies and users</w:t>
        </w:r>
      </w:ins>
      <w:del w:id="229" w:author="Miller, Harvey J." w:date="2019-12-10T11:09:00Z">
        <w:r w:rsidDel="00F00CF3">
          <w:rPr>
            <w:rFonts w:ascii="Times New Roman" w:hAnsi="Times New Roman" w:cs="Times New Roman"/>
            <w:sz w:val="24"/>
            <w:szCs w:val="24"/>
          </w:rPr>
          <w:delText>is becoming more prevalent due to</w:delText>
        </w:r>
      </w:del>
      <w:del w:id="230" w:author="Miller, Harvey J." w:date="2019-12-10T11:07:00Z">
        <w:r w:rsidDel="00F00CF3">
          <w:rPr>
            <w:rFonts w:ascii="Times New Roman" w:hAnsi="Times New Roman" w:cs="Times New Roman"/>
            <w:sz w:val="24"/>
            <w:szCs w:val="24"/>
          </w:rPr>
          <w:delText xml:space="preserve"> less expensive automated vehicle location system and the open data policy</w:delText>
        </w:r>
      </w:del>
      <w:r>
        <w:rPr>
          <w:rFonts w:ascii="Times New Roman" w:hAnsi="Times New Roman" w:cs="Times New Roman"/>
          <w:sz w:val="24"/>
          <w:szCs w:val="24"/>
        </w:rPr>
        <w:t xml:space="preserve">. Correspondingly, the body of literature </w:t>
      </w:r>
      <w:ins w:id="231" w:author="Miller, Harvey J." w:date="2019-12-10T11:09:00Z">
        <w:r w:rsidR="00F00CF3">
          <w:rPr>
            <w:rFonts w:ascii="Times New Roman" w:hAnsi="Times New Roman" w:cs="Times New Roman"/>
            <w:sz w:val="24"/>
            <w:szCs w:val="24"/>
          </w:rPr>
          <w:t xml:space="preserve">on RTI in </w:t>
        </w:r>
        <w:r w:rsidR="00F00CF3">
          <w:rPr>
            <w:rFonts w:ascii="Times New Roman" w:hAnsi="Times New Roman" w:cs="Times New Roman"/>
            <w:sz w:val="24"/>
            <w:szCs w:val="24"/>
          </w:rPr>
          <w:lastRenderedPageBreak/>
          <w:t xml:space="preserve">public transit </w:t>
        </w:r>
      </w:ins>
      <w:r>
        <w:rPr>
          <w:rFonts w:ascii="Times New Roman" w:hAnsi="Times New Roman" w:cs="Times New Roman"/>
          <w:sz w:val="24"/>
          <w:szCs w:val="24"/>
        </w:rPr>
        <w:t xml:space="preserve">is </w:t>
      </w:r>
      <w:del w:id="232" w:author="Miller, Harvey J." w:date="2019-12-10T11:10:00Z">
        <w:r w:rsidDel="00F00CF3">
          <w:rPr>
            <w:rFonts w:ascii="Times New Roman" w:hAnsi="Times New Roman" w:cs="Times New Roman"/>
            <w:sz w:val="24"/>
            <w:szCs w:val="24"/>
          </w:rPr>
          <w:delText xml:space="preserve">steadily </w:delText>
        </w:r>
      </w:del>
      <w:r>
        <w:rPr>
          <w:rFonts w:ascii="Times New Roman" w:hAnsi="Times New Roman" w:cs="Times New Roman"/>
          <w:sz w:val="24"/>
          <w:szCs w:val="24"/>
        </w:rPr>
        <w:t>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233" w:author="Miller, Harvey J." w:date="2019-12-10T11:10:00Z">
        <w:r w:rsidR="00F00CF3">
          <w:rPr>
            <w:rFonts w:ascii="Times New Roman" w:hAnsi="Times New Roman" w:cs="Times New Roman"/>
            <w:sz w:val="24"/>
            <w:szCs w:val="24"/>
          </w:rPr>
          <w:t xml:space="preserve">discuss </w:t>
        </w:r>
      </w:ins>
      <w:del w:id="234" w:author="Miller, Harvey J." w:date="2019-12-10T11:10:00Z">
        <w:r w:rsidDel="00F00CF3">
          <w:rPr>
            <w:rFonts w:ascii="Times New Roman" w:hAnsi="Times New Roman" w:cs="Times New Roman"/>
            <w:sz w:val="24"/>
            <w:szCs w:val="24"/>
          </w:rPr>
          <w:delText xml:space="preserve">examine </w:delText>
        </w:r>
      </w:del>
      <w:r>
        <w:rPr>
          <w:rFonts w:ascii="Times New Roman" w:hAnsi="Times New Roman" w:cs="Times New Roman"/>
          <w:sz w:val="24"/>
          <w:szCs w:val="24"/>
        </w:rPr>
        <w:t xml:space="preserve">this literature based on two dimensions: </w:t>
      </w:r>
      <w:ins w:id="235" w:author="Miller, Harvey J." w:date="2019-12-10T11:10:00Z">
        <w:r w:rsidR="00F00CF3">
          <w:rPr>
            <w:rFonts w:ascii="Times New Roman" w:hAnsi="Times New Roman" w:cs="Times New Roman"/>
            <w:sz w:val="24"/>
            <w:szCs w:val="24"/>
          </w:rPr>
          <w:t>RTI media</w:t>
        </w:r>
      </w:ins>
      <w:del w:id="236" w:author="Miller, Harvey J." w:date="2019-12-10T11:10:00Z">
        <w:r w:rsidDel="00F00CF3">
          <w:rPr>
            <w:rFonts w:ascii="Times New Roman" w:hAnsi="Times New Roman" w:cs="Times New Roman"/>
            <w:sz w:val="24"/>
            <w:szCs w:val="24"/>
          </w:rPr>
          <w:delText xml:space="preserve">the information media </w:delText>
        </w:r>
        <w:r w:rsidR="003B2EF7" w:rsidDel="00F00CF3">
          <w:rPr>
            <w:rFonts w:ascii="Times New Roman" w:hAnsi="Times New Roman" w:cs="Times New Roman"/>
            <w:sz w:val="24"/>
            <w:szCs w:val="24"/>
          </w:rPr>
          <w:delText>examined</w:delText>
        </w:r>
      </w:del>
      <w:r w:rsidR="003B2EF7">
        <w:rPr>
          <w:rFonts w:ascii="Times New Roman" w:hAnsi="Times New Roman" w:cs="Times New Roman"/>
          <w:sz w:val="24"/>
          <w:szCs w:val="24"/>
        </w:rPr>
        <w:t>,</w:t>
      </w:r>
      <w:r>
        <w:rPr>
          <w:rFonts w:ascii="Times New Roman" w:hAnsi="Times New Roman" w:cs="Times New Roman"/>
          <w:sz w:val="24"/>
          <w:szCs w:val="24"/>
        </w:rPr>
        <w:t xml:space="preserve"> and methodology used in the study</w:t>
      </w:r>
      <w:ins w:id="237" w:author="Miller, Harvey J." w:date="2019-12-10T13:33:00Z">
        <w:r w:rsidR="00816A10">
          <w:rPr>
            <w:rFonts w:ascii="Times New Roman" w:hAnsi="Times New Roman" w:cs="Times New Roman"/>
            <w:sz w:val="24"/>
            <w:szCs w:val="24"/>
          </w:rPr>
          <w:t>.</w:t>
        </w:r>
      </w:ins>
    </w:p>
    <w:p w14:paraId="750C973A" w14:textId="0F591344" w:rsidR="006550FB" w:rsidRDefault="006550FB" w:rsidP="006550FB">
      <w:pPr>
        <w:jc w:val="both"/>
        <w:rPr>
          <w:rFonts w:ascii="Times New Roman" w:hAnsi="Times New Roman" w:cs="Times New Roman"/>
          <w:sz w:val="24"/>
          <w:szCs w:val="24"/>
        </w:rPr>
      </w:pPr>
      <w:del w:id="238" w:author="Miller, Harvey J." w:date="2019-12-10T13:33:00Z">
        <w:r w:rsidDel="00816A10">
          <w:rPr>
            <w:rFonts w:ascii="Times New Roman" w:hAnsi="Times New Roman" w:cs="Times New Roman"/>
            <w:sz w:val="24"/>
            <w:szCs w:val="24"/>
          </w:rPr>
          <w:delText>.</w:delText>
        </w:r>
      </w:del>
    </w:p>
    <w:p w14:paraId="5958B1BE" w14:textId="77777777" w:rsidR="00816A10" w:rsidRDefault="00816A10" w:rsidP="006550FB">
      <w:pPr>
        <w:jc w:val="both"/>
        <w:rPr>
          <w:ins w:id="239" w:author="Miller, Harvey J." w:date="2019-12-10T13:33:00Z"/>
          <w:rFonts w:ascii="Times New Roman" w:hAnsi="Times New Roman" w:cs="Times New Roman"/>
          <w:b/>
          <w:bCs/>
          <w:sz w:val="24"/>
          <w:szCs w:val="24"/>
        </w:rPr>
      </w:pPr>
      <w:commentRangeStart w:id="240"/>
      <w:ins w:id="241" w:author="Miller, Harvey J." w:date="2019-12-10T13:33:00Z">
        <w:r>
          <w:rPr>
            <w:rFonts w:ascii="Times New Roman" w:hAnsi="Times New Roman" w:cs="Times New Roman"/>
            <w:b/>
            <w:bCs/>
            <w:sz w:val="24"/>
            <w:szCs w:val="24"/>
          </w:rPr>
          <w:t xml:space="preserve">2.1. </w:t>
        </w:r>
      </w:ins>
      <w:ins w:id="242" w:author="Miller, Harvey J." w:date="2019-12-10T11:10:00Z">
        <w:r w:rsidR="00F00CF3">
          <w:rPr>
            <w:rFonts w:ascii="Times New Roman" w:hAnsi="Times New Roman" w:cs="Times New Roman"/>
            <w:b/>
            <w:bCs/>
            <w:sz w:val="24"/>
            <w:szCs w:val="24"/>
          </w:rPr>
          <w:t>Real-time information</w:t>
        </w:r>
      </w:ins>
      <w:del w:id="243" w:author="Miller, Harvey J." w:date="2019-12-10T11:10:00Z">
        <w:r w:rsidR="006550FB" w:rsidDel="00F00CF3">
          <w:rPr>
            <w:rFonts w:ascii="Times New Roman" w:hAnsi="Times New Roman" w:cs="Times New Roman"/>
            <w:b/>
            <w:bCs/>
            <w:sz w:val="24"/>
            <w:szCs w:val="24"/>
          </w:rPr>
          <w:delText>I</w:delText>
        </w:r>
        <w:r w:rsidR="006550FB" w:rsidRPr="007536EE" w:rsidDel="00F00CF3">
          <w:rPr>
            <w:rFonts w:ascii="Times New Roman" w:hAnsi="Times New Roman" w:cs="Times New Roman"/>
            <w:b/>
            <w:bCs/>
            <w:sz w:val="24"/>
            <w:szCs w:val="24"/>
          </w:rPr>
          <w:delText>nformation</w:delText>
        </w:r>
      </w:del>
      <w:r w:rsidR="006550FB" w:rsidRPr="007536EE">
        <w:rPr>
          <w:rFonts w:ascii="Times New Roman" w:hAnsi="Times New Roman" w:cs="Times New Roman"/>
          <w:b/>
          <w:bCs/>
          <w:sz w:val="24"/>
          <w:szCs w:val="24"/>
        </w:rPr>
        <w:t xml:space="preserve"> media</w:t>
      </w:r>
      <w:del w:id="244" w:author="Miller, Harvey J." w:date="2019-12-10T13:34:00Z">
        <w:r w:rsidR="006550FB" w:rsidDel="00816A10">
          <w:rPr>
            <w:rFonts w:ascii="Times New Roman" w:hAnsi="Times New Roman" w:cs="Times New Roman"/>
            <w:b/>
            <w:bCs/>
            <w:sz w:val="24"/>
            <w:szCs w:val="24"/>
          </w:rPr>
          <w:delText>.</w:delText>
        </w:r>
      </w:del>
      <w:r w:rsidR="006550FB">
        <w:rPr>
          <w:rFonts w:ascii="Times New Roman" w:hAnsi="Times New Roman" w:cs="Times New Roman"/>
          <w:b/>
          <w:bCs/>
          <w:sz w:val="24"/>
          <w:szCs w:val="24"/>
        </w:rPr>
        <w:t xml:space="preserve">  </w:t>
      </w:r>
      <w:commentRangeEnd w:id="240"/>
      <w:r>
        <w:rPr>
          <w:rStyle w:val="CommentReference"/>
        </w:rPr>
        <w:commentReference w:id="240"/>
      </w:r>
    </w:p>
    <w:p w14:paraId="7F12806E" w14:textId="3FE5436E" w:rsidR="006550FB" w:rsidRPr="006C5050" w:rsidRDefault="00D61E1E" w:rsidP="006550FB">
      <w:pPr>
        <w:jc w:val="both"/>
        <w:rPr>
          <w:rFonts w:ascii="Times New Roman" w:hAnsi="Times New Roman" w:cs="Times New Roman"/>
          <w:sz w:val="24"/>
          <w:szCs w:val="24"/>
        </w:rPr>
      </w:pPr>
      <w:ins w:id="245" w:author="Miller, Harvey J." w:date="2019-12-10T11:11:00Z">
        <w:r w:rsidRPr="00D61E1E">
          <w:rPr>
            <w:rFonts w:ascii="Times New Roman" w:hAnsi="Times New Roman" w:cs="Times New Roman"/>
            <w:bCs/>
            <w:sz w:val="24"/>
            <w:szCs w:val="24"/>
            <w:rPrChange w:id="246" w:author="Miller, Harvey J." w:date="2019-12-10T11:11:00Z">
              <w:rPr>
                <w:rFonts w:ascii="Times New Roman" w:hAnsi="Times New Roman" w:cs="Times New Roman"/>
                <w:b/>
                <w:bCs/>
                <w:sz w:val="24"/>
                <w:szCs w:val="24"/>
              </w:rPr>
            </w:rPrChange>
          </w:rPr>
          <w:t>Common media</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for delivering public transit RTI to users include </w:t>
        </w:r>
      </w:ins>
      <w:del w:id="247" w:author="Miller, Harvey J." w:date="2019-12-10T11:11:00Z">
        <w:r w:rsidR="006550FB" w:rsidRPr="006C5050" w:rsidDel="00D61E1E">
          <w:rPr>
            <w:rFonts w:ascii="Times New Roman" w:hAnsi="Times New Roman" w:cs="Times New Roman"/>
            <w:sz w:val="24"/>
            <w:szCs w:val="24"/>
          </w:rPr>
          <w:delText xml:space="preserve">We first categorize research according to their information media, including static </w:delText>
        </w:r>
      </w:del>
      <w:r w:rsidR="006550FB" w:rsidRPr="006C5050">
        <w:rPr>
          <w:rFonts w:ascii="Times New Roman" w:hAnsi="Times New Roman" w:cs="Times New Roman"/>
          <w:sz w:val="24"/>
          <w:szCs w:val="24"/>
        </w:rPr>
        <w:t xml:space="preserve">signage, telephone and text services, and </w:t>
      </w:r>
      <w:ins w:id="248" w:author="Miller, Harvey J." w:date="2019-12-10T11:11:00Z">
        <w:r>
          <w:rPr>
            <w:rFonts w:ascii="Times New Roman" w:hAnsi="Times New Roman" w:cs="Times New Roman"/>
            <w:sz w:val="24"/>
            <w:szCs w:val="24"/>
          </w:rPr>
          <w:t xml:space="preserve">web or </w:t>
        </w:r>
      </w:ins>
      <w:del w:id="249" w:author="Miller, Harvey J." w:date="2019-12-10T11:11:00Z">
        <w:r w:rsidR="006550FB" w:rsidRPr="006C5050" w:rsidDel="00D61E1E">
          <w:rPr>
            <w:rFonts w:ascii="Times New Roman" w:hAnsi="Times New Roman" w:cs="Times New Roman"/>
            <w:sz w:val="24"/>
            <w:szCs w:val="24"/>
          </w:rPr>
          <w:delText xml:space="preserve">smart </w:delText>
        </w:r>
      </w:del>
      <w:r w:rsidR="006550FB" w:rsidRPr="006C5050">
        <w:rPr>
          <w:rFonts w:ascii="Times New Roman" w:hAnsi="Times New Roman" w:cs="Times New Roman"/>
          <w:sz w:val="24"/>
          <w:szCs w:val="24"/>
        </w:rPr>
        <w:t>phone application</w:t>
      </w:r>
      <w:ins w:id="250" w:author="Miller, Harvey J." w:date="2019-12-10T11:12:00Z">
        <w:r>
          <w:rPr>
            <w:rFonts w:ascii="Times New Roman" w:hAnsi="Times New Roman" w:cs="Times New Roman"/>
            <w:sz w:val="24"/>
            <w:szCs w:val="24"/>
          </w:rPr>
          <w:t>s</w:t>
        </w:r>
      </w:ins>
      <w:r w:rsidR="006550FB" w:rsidRPr="006C5050">
        <w:rPr>
          <w:rFonts w:ascii="Times New Roman" w:hAnsi="Times New Roman" w:cs="Times New Roman"/>
          <w:sz w:val="24"/>
          <w:szCs w:val="24"/>
        </w:rPr>
        <w:t>. Signage and at-stop displays can provide transit users useful information and reduce actual and perceived wait time</w:t>
      </w:r>
      <w:r w:rsidR="006550FB" w:rsidRPr="006C5050">
        <w:rPr>
          <w:rFonts w:ascii="Times New Roman" w:hAnsi="Times New Roman" w:cs="Times New Roman" w:hint="eastAsia"/>
          <w:sz w:val="24"/>
          <w:szCs w:val="24"/>
        </w:rPr>
        <w:t xml:space="preserve">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sidR="006550FB">
        <w:rPr>
          <w:rFonts w:ascii="Times New Roman" w:hAnsi="Times New Roman" w:cs="Times New Roman"/>
          <w:sz w:val="24"/>
          <w:szCs w:val="24"/>
        </w:rPr>
        <w:t xml:space="preserve">reduce </w:t>
      </w:r>
      <w:r w:rsidR="006550FB" w:rsidRPr="006C5050">
        <w:rPr>
          <w:rFonts w:ascii="Times New Roman" w:hAnsi="Times New Roman" w:cs="Times New Roman"/>
          <w:sz w:val="24"/>
          <w:szCs w:val="24"/>
        </w:rPr>
        <w:t xml:space="preserve">anxiety </w:t>
      </w:r>
      <w:r w:rsidR="006550FB"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6550FB"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006550FB" w:rsidRPr="006C5050">
        <w:rPr>
          <w:rFonts w:ascii="Times New Roman" w:hAnsi="Times New Roman" w:cs="Times New Roman"/>
          <w:sz w:val="24"/>
          <w:szCs w:val="24"/>
        </w:rPr>
        <w:fldChar w:fldCharType="end"/>
      </w:r>
      <w:r w:rsidR="006550FB" w:rsidRPr="006C5050">
        <w:rPr>
          <w:rFonts w:ascii="Times New Roman" w:hAnsi="Times New Roman" w:cs="Times New Roman"/>
          <w:sz w:val="24"/>
          <w:szCs w:val="24"/>
        </w:rPr>
        <w:t xml:space="preserve">. However, users can only get arrival information </w:t>
      </w:r>
      <w:ins w:id="251" w:author="Miller, Harvey J." w:date="2019-12-10T11:12:00Z">
        <w:r>
          <w:rPr>
            <w:rFonts w:ascii="Times New Roman" w:hAnsi="Times New Roman" w:cs="Times New Roman"/>
            <w:sz w:val="24"/>
            <w:szCs w:val="24"/>
          </w:rPr>
          <w:t xml:space="preserve">once </w:t>
        </w:r>
      </w:ins>
      <w:r w:rsidR="006550FB" w:rsidRPr="006C5050">
        <w:rPr>
          <w:rFonts w:ascii="Times New Roman" w:hAnsi="Times New Roman" w:cs="Times New Roman"/>
          <w:sz w:val="24"/>
          <w:szCs w:val="24"/>
        </w:rPr>
        <w:t>at the stop; this limits its effectiveness beyond reassuring the user</w:t>
      </w:r>
      <w:del w:id="252" w:author="Miller, Harvey J." w:date="2019-12-10T11:20:00Z">
        <w:r w:rsidR="006550FB" w:rsidRPr="006C5050" w:rsidDel="00115F7F">
          <w:rPr>
            <w:rFonts w:ascii="Times New Roman" w:hAnsi="Times New Roman" w:cs="Times New Roman"/>
            <w:sz w:val="24"/>
            <w:szCs w:val="24"/>
          </w:rPr>
          <w:delText xml:space="preserve"> since the decision to leave the origin has already occurred</w:delText>
        </w:r>
      </w:del>
      <w:r w:rsidR="006550FB" w:rsidRPr="006C5050">
        <w:rPr>
          <w:rFonts w:ascii="Times New Roman" w:hAnsi="Times New Roman" w:cs="Times New Roman"/>
          <w:sz w:val="24"/>
          <w:szCs w:val="24"/>
        </w:rPr>
        <w:t xml:space="preserve">. </w:t>
      </w:r>
    </w:p>
    <w:p w14:paraId="03D5FF9D" w14:textId="2603DFF1" w:rsidR="006550FB" w:rsidDel="00740BD1" w:rsidRDefault="006550FB" w:rsidP="006550FB">
      <w:pPr>
        <w:ind w:firstLine="720"/>
        <w:jc w:val="both"/>
        <w:rPr>
          <w:del w:id="253" w:author="Miller, Harvey J." w:date="2019-12-10T11:21:00Z"/>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w:t>
      </w:r>
      <w:del w:id="254" w:author="Miller, Harvey J." w:date="2019-12-10T11:20:00Z">
        <w:r w:rsidDel="00115F7F">
          <w:rPr>
            <w:rFonts w:ascii="Times New Roman" w:hAnsi="Times New Roman" w:cs="Times New Roman"/>
            <w:sz w:val="24"/>
            <w:szCs w:val="24"/>
          </w:rPr>
          <w:delText xml:space="preserve">or station </w:delText>
        </w:r>
      </w:del>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w:t>
      </w:r>
      <w:del w:id="255" w:author="Miller, Harvey J." w:date="2019-12-10T11:20:00Z">
        <w:r w:rsidDel="00115F7F">
          <w:rPr>
            <w:rFonts w:ascii="Times New Roman" w:hAnsi="Times New Roman" w:cs="Times New Roman"/>
            <w:sz w:val="24"/>
            <w:szCs w:val="24"/>
          </w:rPr>
          <w:delText xml:space="preserve">However, </w:delText>
        </w:r>
      </w:del>
      <w:ins w:id="256" w:author="Miller, Harvey J." w:date="2019-12-10T11:20:00Z">
        <w:r w:rsidR="00115F7F">
          <w:rPr>
            <w:rFonts w:ascii="Times New Roman" w:hAnsi="Times New Roman" w:cs="Times New Roman"/>
            <w:sz w:val="24"/>
            <w:szCs w:val="24"/>
          </w:rPr>
          <w:t>T</w:t>
        </w:r>
      </w:ins>
      <w:del w:id="257" w:author="Miller, Harvey J." w:date="2019-12-10T11:20:00Z">
        <w:r w:rsidDel="00115F7F">
          <w:rPr>
            <w:rFonts w:ascii="Times New Roman" w:hAnsi="Times New Roman" w:cs="Times New Roman"/>
            <w:sz w:val="24"/>
            <w:szCs w:val="24"/>
          </w:rPr>
          <w:delText>t</w:delText>
        </w:r>
      </w:del>
      <w:r>
        <w:rPr>
          <w:rFonts w:ascii="Times New Roman" w:hAnsi="Times New Roman" w:cs="Times New Roman"/>
          <w:sz w:val="24"/>
          <w:szCs w:val="24"/>
        </w:rPr>
        <w:t xml:space="preserve">he provision of </w:t>
      </w:r>
      <w:ins w:id="258" w:author="Miller, Harvey J." w:date="2019-12-10T11:21:00Z">
        <w:r w:rsidR="00740BD1">
          <w:rPr>
            <w:rFonts w:ascii="Times New Roman" w:hAnsi="Times New Roman" w:cs="Times New Roman"/>
            <w:sz w:val="24"/>
            <w:szCs w:val="24"/>
          </w:rPr>
          <w:t xml:space="preserve">transit RTI </w:t>
        </w:r>
      </w:ins>
      <w:del w:id="259" w:author="Miller, Harvey J." w:date="2019-12-10T11:21:00Z">
        <w:r w:rsidDel="00740BD1">
          <w:rPr>
            <w:rFonts w:ascii="Times New Roman" w:hAnsi="Times New Roman" w:cs="Times New Roman"/>
            <w:sz w:val="24"/>
            <w:szCs w:val="24"/>
          </w:rPr>
          <w:delText xml:space="preserve">real-time transit information </w:delText>
        </w:r>
      </w:del>
      <w:r>
        <w:rPr>
          <w:rFonts w:ascii="Times New Roman" w:hAnsi="Times New Roman" w:cs="Times New Roman"/>
          <w:sz w:val="24"/>
          <w:szCs w:val="24"/>
        </w:rPr>
        <w:t xml:space="preserve">via the World Wide Web and </w:t>
      </w:r>
      <w:ins w:id="260" w:author="Miller, Harvey J." w:date="2019-12-10T11:21:00Z">
        <w:r w:rsidR="00740BD1">
          <w:rPr>
            <w:rFonts w:ascii="Times New Roman" w:hAnsi="Times New Roman" w:cs="Times New Roman"/>
            <w:sz w:val="24"/>
            <w:szCs w:val="24"/>
          </w:rPr>
          <w:t>mobile phone</w:t>
        </w:r>
      </w:ins>
      <w:del w:id="261" w:author="Miller, Harvey J." w:date="2019-12-10T11:21:00Z">
        <w:r w:rsidDel="00740BD1">
          <w:rPr>
            <w:rFonts w:ascii="Times New Roman" w:hAnsi="Times New Roman" w:cs="Times New Roman"/>
            <w:sz w:val="24"/>
            <w:szCs w:val="24"/>
          </w:rPr>
          <w:delText>smartphone</w:delText>
        </w:r>
      </w:del>
      <w:r>
        <w:rPr>
          <w:rFonts w:ascii="Times New Roman" w:hAnsi="Times New Roman" w:cs="Times New Roman"/>
          <w:sz w:val="24"/>
          <w:szCs w:val="24"/>
        </w:rPr>
        <w:t xml:space="preserve"> apps has made this information </w:t>
      </w:r>
      <w:ins w:id="262" w:author="Miller, Harvey J." w:date="2019-12-10T11:21:00Z">
        <w:r w:rsidR="00740BD1">
          <w:rPr>
            <w:rFonts w:ascii="Times New Roman" w:hAnsi="Times New Roman" w:cs="Times New Roman"/>
            <w:sz w:val="24"/>
            <w:szCs w:val="24"/>
          </w:rPr>
          <w:t xml:space="preserve">even </w:t>
        </w:r>
      </w:ins>
      <w:r>
        <w:rPr>
          <w:rFonts w:ascii="Times New Roman" w:hAnsi="Times New Roman" w:cs="Times New Roman"/>
          <w:sz w:val="24"/>
          <w:szCs w:val="24"/>
        </w:rPr>
        <w:t>more accessible</w:t>
      </w:r>
      <w:del w:id="263" w:author="Miller, Harvey J." w:date="2019-12-10T11:21:00Z">
        <w:r w:rsidDel="00740BD1">
          <w:rPr>
            <w:rFonts w:ascii="Times New Roman" w:hAnsi="Times New Roman" w:cs="Times New Roman"/>
            <w:sz w:val="24"/>
            <w:szCs w:val="24"/>
          </w:rPr>
          <w:delText xml:space="preserve"> and useful</w:delText>
        </w:r>
      </w:del>
      <w:r>
        <w:rPr>
          <w:rFonts w:ascii="Times New Roman" w:hAnsi="Times New Roman" w:cs="Times New Roman"/>
          <w:sz w:val="24"/>
          <w:szCs w:val="24"/>
        </w:rPr>
        <w:t xml:space="preserve">. </w:t>
      </w:r>
      <w:del w:id="264" w:author="Miller, Harvey J." w:date="2019-12-10T11:21:00Z">
        <w:r w:rsidDel="00740BD1">
          <w:rPr>
            <w:rFonts w:ascii="Times New Roman" w:hAnsi="Times New Roman" w:cs="Times New Roman"/>
            <w:sz w:val="24"/>
            <w:szCs w:val="24"/>
          </w:rPr>
          <w:delText>RTI apps provide users ability to comprehend the sophisticated timetable in a transit system,</w:delText>
        </w:r>
        <w:r w:rsidRPr="00E92458" w:rsidDel="00740BD1">
          <w:rPr>
            <w:rFonts w:ascii="Times New Roman" w:hAnsi="Times New Roman" w:cs="Times New Roman"/>
            <w:sz w:val="24"/>
            <w:szCs w:val="24"/>
          </w:rPr>
          <w:delText xml:space="preserve"> </w:delText>
        </w:r>
        <w:r w:rsidDel="00740BD1">
          <w:rPr>
            <w:rFonts w:ascii="Times New Roman" w:hAnsi="Times New Roman" w:cs="Times New Roman"/>
            <w:sz w:val="24"/>
            <w:szCs w:val="24"/>
          </w:rPr>
          <w:delText>for both schedule</w:delText>
        </w:r>
        <w:r w:rsidDel="00740BD1">
          <w:rPr>
            <w:rFonts w:ascii="Times New Roman" w:hAnsi="Times New Roman" w:cs="Times New Roman" w:hint="eastAsia"/>
            <w:sz w:val="24"/>
            <w:szCs w:val="24"/>
          </w:rPr>
          <w:delText>d</w:delText>
        </w:r>
        <w:r w:rsidDel="00740BD1">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7C350D51"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w:t>
      </w:r>
      <w:del w:id="265" w:author="Miller, Harvey J." w:date="2019-12-10T11:21: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e waiting time reduction by mobile real-time information, and the results are diverse: some conclude</w:t>
      </w:r>
      <w:ins w:id="266" w:author="Miller, Harvey J." w:date="2019-12-10T11:22:00Z">
        <w:r w:rsidR="00740BD1">
          <w:rPr>
            <w:rFonts w:ascii="Times New Roman" w:hAnsi="Times New Roman" w:cs="Times New Roman"/>
            <w:sz w:val="24"/>
            <w:szCs w:val="24"/>
          </w:rPr>
          <w:t xml:space="preserve"> </w:t>
        </w:r>
      </w:ins>
      <w:del w:id="267" w:author="Miller, Harvey J." w:date="2019-12-10T11:22:00Z">
        <w:r w:rsidDel="00740BD1">
          <w:rPr>
            <w:rFonts w:ascii="Times New Roman" w:hAnsi="Times New Roman" w:cs="Times New Roman"/>
            <w:sz w:val="24"/>
            <w:szCs w:val="24"/>
          </w:rPr>
          <w:delText xml:space="preserve">d </w:delText>
        </w:r>
      </w:del>
      <w:r>
        <w:rPr>
          <w:rFonts w:ascii="Times New Roman" w:hAnsi="Times New Roman" w:cs="Times New Roman"/>
          <w:sz w:val="24"/>
          <w:szCs w:val="24"/>
        </w:rPr>
        <w:t xml:space="preserve">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68" w:author="Miller, Harvey J." w:date="2019-12-10T11:29:00Z">
        <w:r w:rsidR="00740BD1">
          <w:rPr>
            <w:rFonts w:ascii="Times New Roman" w:hAnsi="Times New Roman" w:cs="Times New Roman"/>
            <w:sz w:val="24"/>
            <w:szCs w:val="24"/>
          </w:rPr>
          <w:t xml:space="preserve">Other studies suggest </w:t>
        </w:r>
      </w:ins>
      <w:ins w:id="269" w:author="Miller, Harvey J." w:date="2019-12-10T11:24:00Z">
        <w:r w:rsidR="00740BD1">
          <w:rPr>
            <w:rFonts w:ascii="Times New Roman" w:hAnsi="Times New Roman" w:cs="Times New Roman"/>
            <w:sz w:val="24"/>
            <w:szCs w:val="24"/>
          </w:rPr>
          <w:t xml:space="preserve">that </w:t>
        </w:r>
      </w:ins>
      <w:del w:id="270" w:author="Miller, Harvey J." w:date="2019-12-10T11:22:00Z">
        <w:r w:rsidDel="00740BD1">
          <w:rPr>
            <w:rFonts w:ascii="Times New Roman" w:hAnsi="Times New Roman" w:cs="Times New Roman"/>
            <w:sz w:val="24"/>
            <w:szCs w:val="24"/>
          </w:rPr>
          <w:delText xml:space="preserve">Moreover, </w:delText>
        </w:r>
      </w:del>
      <w:r>
        <w:rPr>
          <w:rFonts w:ascii="Times New Roman" w:hAnsi="Times New Roman" w:cs="Times New Roman"/>
          <w:sz w:val="24"/>
          <w:szCs w:val="24"/>
        </w:rPr>
        <w:t xml:space="preserve">RTI users </w:t>
      </w:r>
      <w:del w:id="271" w:author="Miller, Harvey J." w:date="2019-12-10T11:24:00Z">
        <w:r w:rsidDel="00740BD1">
          <w:rPr>
            <w:rFonts w:ascii="Times New Roman" w:hAnsi="Times New Roman" w:cs="Times New Roman"/>
            <w:sz w:val="24"/>
            <w:szCs w:val="24"/>
          </w:rPr>
          <w:delText xml:space="preserve">can </w:delText>
        </w:r>
      </w:del>
      <w:r>
        <w:rPr>
          <w:rFonts w:ascii="Times New Roman" w:hAnsi="Times New Roman" w:cs="Times New Roman"/>
          <w:sz w:val="24"/>
          <w:szCs w:val="24"/>
        </w:rPr>
        <w:t xml:space="preserve">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del w:id="272" w:author="Miller, Harvey J." w:date="2019-12-10T11:23:00Z">
        <w:r w:rsidDel="00740BD1">
          <w:rPr>
            <w:rFonts w:ascii="Times New Roman" w:hAnsi="Times New Roman" w:cs="Times New Roman"/>
            <w:sz w:val="24"/>
            <w:szCs w:val="24"/>
          </w:rPr>
          <w:delText xml:space="preserve"> according to a </w:delText>
        </w:r>
      </w:del>
      <w:del w:id="273" w:author="Miller, Harvey J." w:date="2019-12-10T11:24:00Z">
        <w:r w:rsidDel="00740BD1">
          <w:rPr>
            <w:rFonts w:ascii="Times New Roman" w:hAnsi="Times New Roman" w:cs="Times New Roman"/>
            <w:sz w:val="24"/>
            <w:szCs w:val="24"/>
          </w:rPr>
          <w:delText>self-report</w:delText>
        </w:r>
      </w:del>
      <w:del w:id="274" w:author="Miller, Harvey J." w:date="2019-12-10T11:23:00Z">
        <w:r w:rsidDel="00740BD1">
          <w:rPr>
            <w:rFonts w:ascii="Times New Roman" w:hAnsi="Times New Roman" w:cs="Times New Roman"/>
            <w:sz w:val="24"/>
            <w:szCs w:val="24"/>
          </w:rPr>
          <w:delText>ed</w:delText>
        </w:r>
      </w:del>
      <w:del w:id="275" w:author="Miller, Harvey J." w:date="2019-12-10T11:24:00Z">
        <w:r w:rsidDel="00740BD1">
          <w:rPr>
            <w:rFonts w:ascii="Times New Roman" w:hAnsi="Times New Roman" w:cs="Times New Roman"/>
            <w:sz w:val="24"/>
            <w:szCs w:val="24"/>
          </w:rPr>
          <w:delText xml:space="preserve"> survey</w:delText>
        </w:r>
      </w:del>
      <w:r>
        <w:rPr>
          <w:rFonts w:ascii="Times New Roman" w:hAnsi="Times New Roman" w:cs="Times New Roman"/>
          <w:sz w:val="24"/>
          <w:szCs w:val="24"/>
        </w:rPr>
        <w:t xml:space="preserve">. </w:t>
      </w:r>
      <w:del w:id="276" w:author="Miller, Harvey J." w:date="2019-12-10T11:25:00Z">
        <w:r w:rsidDel="00740BD1">
          <w:rPr>
            <w:rFonts w:ascii="Times New Roman" w:hAnsi="Times New Roman" w:cs="Times New Roman"/>
            <w:sz w:val="24"/>
            <w:szCs w:val="24"/>
          </w:rPr>
          <w:delText>Especially,</w:delText>
        </w:r>
      </w:del>
      <w:r>
        <w:rPr>
          <w:rFonts w:ascii="Times New Roman" w:hAnsi="Times New Roman" w:cs="Times New Roman"/>
          <w:sz w:val="24"/>
          <w:szCs w:val="24"/>
        </w:rPr>
        <w:t xml:space="preserve"> </w:t>
      </w:r>
      <w:ins w:id="277" w:author="Miller, Harvey J." w:date="2019-12-10T11:25:00Z">
        <w:r w:rsidR="00740BD1">
          <w:rPr>
            <w:rFonts w:ascii="Times New Roman" w:hAnsi="Times New Roman" w:cs="Times New Roman"/>
            <w:sz w:val="24"/>
            <w:szCs w:val="24"/>
          </w:rPr>
          <w:t>I</w:t>
        </w:r>
      </w:ins>
      <w:del w:id="278"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n rural</w:t>
      </w:r>
      <w:ins w:id="279" w:author="Miller, Harvey J." w:date="2019-12-10T11:25:00Z">
        <w:r w:rsidR="00740BD1">
          <w:rPr>
            <w:rFonts w:ascii="Times New Roman" w:hAnsi="Times New Roman" w:cs="Times New Roman"/>
            <w:sz w:val="24"/>
            <w:szCs w:val="24"/>
          </w:rPr>
          <w:t xml:space="preserve"> areas, e.g., </w:t>
        </w:r>
      </w:ins>
      <w:del w:id="280" w:author="Miller, Harvey J." w:date="2019-12-10T11:25:00Z">
        <w:r w:rsidDel="00740BD1">
          <w:rPr>
            <w:rFonts w:ascii="Times New Roman" w:hAnsi="Times New Roman" w:cs="Times New Roman"/>
            <w:sz w:val="24"/>
            <w:szCs w:val="24"/>
          </w:rPr>
          <w:delText xml:space="preserve"> </w:delText>
        </w:r>
      </w:del>
      <w:r>
        <w:rPr>
          <w:rFonts w:ascii="Times New Roman" w:hAnsi="Times New Roman" w:cs="Times New Roman"/>
          <w:sz w:val="24"/>
          <w:szCs w:val="24"/>
        </w:rPr>
        <w:t>Scotland</w:t>
      </w:r>
      <w:ins w:id="281" w:author="Miller, Harvey J." w:date="2019-12-10T11:25:00Z">
        <w:r w:rsidR="00740BD1">
          <w:rPr>
            <w:rFonts w:ascii="Times New Roman" w:hAnsi="Times New Roman" w:cs="Times New Roman"/>
            <w:sz w:val="24"/>
            <w:szCs w:val="24"/>
          </w:rPr>
          <w:t xml:space="preserve">, </w:t>
        </w:r>
      </w:ins>
      <w:del w:id="282" w:author="Miller, Harvey J." w:date="2019-12-10T11:25:00Z">
        <w:r w:rsidDel="00740BD1">
          <w:rPr>
            <w:rFonts w:ascii="Times New Roman" w:hAnsi="Times New Roman" w:cs="Times New Roman"/>
            <w:sz w:val="24"/>
            <w:szCs w:val="24"/>
          </w:rPr>
          <w:delText xml:space="preserve">. RTI </w:delText>
        </w:r>
      </w:del>
      <w:r>
        <w:rPr>
          <w:rFonts w:ascii="Times New Roman" w:hAnsi="Times New Roman" w:cs="Times New Roman"/>
          <w:sz w:val="24"/>
          <w:szCs w:val="24"/>
        </w:rPr>
        <w:t>user</w:t>
      </w:r>
      <w:ins w:id="283" w:author="Miller, Harvey J." w:date="2019-12-10T11:25:00Z">
        <w:r w:rsidR="00740BD1">
          <w:rPr>
            <w:rFonts w:ascii="Times New Roman" w:hAnsi="Times New Roman" w:cs="Times New Roman"/>
            <w:sz w:val="24"/>
            <w:szCs w:val="24"/>
          </w:rPr>
          <w:t>s</w:t>
        </w:r>
      </w:ins>
      <w:r>
        <w:rPr>
          <w:rFonts w:ascii="Times New Roman" w:hAnsi="Times New Roman" w:cs="Times New Roman"/>
          <w:sz w:val="24"/>
          <w:szCs w:val="24"/>
        </w:rPr>
        <w:t xml:space="preserve"> </w:t>
      </w:r>
      <w:del w:id="284" w:author="Miller, Harvey J." w:date="2019-12-10T11:25:00Z">
        <w:r w:rsidDel="00740BD1">
          <w:rPr>
            <w:rFonts w:ascii="Times New Roman" w:hAnsi="Times New Roman" w:cs="Times New Roman"/>
            <w:sz w:val="24"/>
            <w:szCs w:val="24"/>
          </w:rPr>
          <w:delText xml:space="preserve">can even </w:delText>
        </w:r>
      </w:del>
      <w:r>
        <w:rPr>
          <w:rFonts w:ascii="Times New Roman" w:hAnsi="Times New Roman" w:cs="Times New Roman"/>
          <w:sz w:val="24"/>
          <w:szCs w:val="24"/>
        </w:rPr>
        <w:t xml:space="preserve">save 7 minutes </w:t>
      </w:r>
      <w:ins w:id="285" w:author="Miller, Harvey J." w:date="2019-12-10T11:26:00Z">
        <w:r w:rsidR="00740BD1">
          <w:rPr>
            <w:rFonts w:ascii="Times New Roman" w:hAnsi="Times New Roman" w:cs="Times New Roman"/>
            <w:sz w:val="24"/>
            <w:szCs w:val="24"/>
          </w:rPr>
          <w:t>o</w:t>
        </w:r>
      </w:ins>
      <w:del w:id="286" w:author="Miller, Harvey J." w:date="2019-12-10T11:25:00Z">
        <w:r w:rsidDel="00740BD1">
          <w:rPr>
            <w:rFonts w:ascii="Times New Roman" w:hAnsi="Times New Roman" w:cs="Times New Roman"/>
            <w:sz w:val="24"/>
            <w:szCs w:val="24"/>
          </w:rPr>
          <w:delText>i</w:delText>
        </w:r>
      </w:del>
      <w:r>
        <w:rPr>
          <w:rFonts w:ascii="Times New Roman" w:hAnsi="Times New Roman" w:cs="Times New Roman"/>
          <w:sz w:val="24"/>
          <w:szCs w:val="24"/>
        </w:rPr>
        <w:t xml:space="preserve">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87" w:author="Miller, Harvey J." w:date="2019-12-10T11:26:00Z">
        <w:r w:rsidR="00740BD1">
          <w:rPr>
            <w:rFonts w:ascii="Times New Roman" w:hAnsi="Times New Roman" w:cs="Times New Roman"/>
            <w:sz w:val="24"/>
            <w:szCs w:val="24"/>
          </w:rPr>
          <w:t xml:space="preserve">However, </w:t>
        </w:r>
      </w:ins>
      <w:ins w:id="288" w:author="Miller, Harvey J." w:date="2019-12-10T11:30:00Z">
        <w:r w:rsidR="00740BD1">
          <w:rPr>
            <w:rFonts w:ascii="Times New Roman" w:hAnsi="Times New Roman" w:cs="Times New Roman"/>
            <w:sz w:val="24"/>
            <w:szCs w:val="24"/>
          </w:rPr>
          <w:t>some research</w:t>
        </w:r>
      </w:ins>
      <w:ins w:id="289" w:author="Miller, Harvey J." w:date="2019-12-10T11:26:00Z">
        <w:r w:rsidR="00740BD1">
          <w:rPr>
            <w:rFonts w:ascii="Times New Roman" w:hAnsi="Times New Roman" w:cs="Times New Roman"/>
            <w:sz w:val="24"/>
            <w:szCs w:val="24"/>
          </w:rPr>
          <w:t xml:space="preserve"> </w:t>
        </w:r>
      </w:ins>
      <w:del w:id="290" w:author="Miller, Harvey J." w:date="2019-12-10T11:26:00Z">
        <w:r w:rsidDel="00740BD1">
          <w:rPr>
            <w:rFonts w:ascii="Times New Roman" w:hAnsi="Times New Roman" w:cs="Times New Roman"/>
            <w:sz w:val="24"/>
            <w:szCs w:val="24"/>
          </w:rPr>
          <w:delText xml:space="preserve">Meanwhile, the others </w:delText>
        </w:r>
      </w:del>
      <w:r>
        <w:rPr>
          <w:rFonts w:ascii="Times New Roman" w:hAnsi="Times New Roman" w:cs="Times New Roman"/>
          <w:sz w:val="24"/>
          <w:szCs w:val="24"/>
        </w:rPr>
        <w:t>conclude</w:t>
      </w:r>
      <w:ins w:id="291" w:author="Miller, Harvey J." w:date="2019-12-10T11:30:00Z">
        <w:r w:rsidR="00740BD1">
          <w:rPr>
            <w:rFonts w:ascii="Times New Roman" w:hAnsi="Times New Roman" w:cs="Times New Roman"/>
            <w:sz w:val="24"/>
            <w:szCs w:val="24"/>
          </w:rPr>
          <w:t>s</w:t>
        </w:r>
      </w:ins>
      <w:del w:id="292" w:author="Miller, Harvey J." w:date="2019-12-10T11:26:00Z">
        <w:r w:rsidDel="00740BD1">
          <w:rPr>
            <w:rFonts w:ascii="Times New Roman" w:hAnsi="Times New Roman" w:cs="Times New Roman"/>
            <w:sz w:val="24"/>
            <w:szCs w:val="24"/>
          </w:rPr>
          <w:delText>d</w:delText>
        </w:r>
      </w:del>
      <w:r>
        <w:rPr>
          <w:rFonts w:ascii="Times New Roman" w:hAnsi="Times New Roman" w:cs="Times New Roman"/>
          <w:sz w:val="24"/>
          <w:szCs w:val="24"/>
        </w:rPr>
        <w:t xml:space="preserve"> that RTI</w:t>
      </w:r>
      <w:ins w:id="293" w:author="Miller, Harvey J." w:date="2019-12-10T11:26:00Z">
        <w:r w:rsidR="00740BD1">
          <w:rPr>
            <w:rFonts w:ascii="Times New Roman" w:hAnsi="Times New Roman" w:cs="Times New Roman"/>
            <w:sz w:val="24"/>
            <w:szCs w:val="24"/>
          </w:rPr>
          <w:t xml:space="preserve"> </w:t>
        </w:r>
      </w:ins>
      <w:del w:id="294" w:author="Miller, Harvey J." w:date="2019-12-10T11:26:00Z">
        <w:r w:rsidDel="00740BD1">
          <w:rPr>
            <w:rFonts w:ascii="Times New Roman" w:hAnsi="Times New Roman" w:cs="Times New Roman"/>
            <w:sz w:val="24"/>
            <w:szCs w:val="24"/>
          </w:rPr>
          <w:delText xml:space="preserve">’s </w:delText>
        </w:r>
      </w:del>
      <w:r>
        <w:rPr>
          <w:rFonts w:ascii="Times New Roman" w:hAnsi="Times New Roman" w:cs="Times New Roman"/>
          <w:sz w:val="24"/>
          <w:szCs w:val="24"/>
        </w:rPr>
        <w:t xml:space="preserve">impact on </w:t>
      </w:r>
      <w:del w:id="295" w:author="Miller, Harvey J." w:date="2019-12-10T11:26:00Z">
        <w:r w:rsidDel="00740BD1">
          <w:rPr>
            <w:rFonts w:ascii="Times New Roman" w:hAnsi="Times New Roman" w:cs="Times New Roman"/>
            <w:sz w:val="24"/>
            <w:szCs w:val="24"/>
          </w:rPr>
          <w:delText xml:space="preserve">different </w:delText>
        </w:r>
      </w:del>
      <w:r>
        <w:rPr>
          <w:rFonts w:ascii="Times New Roman" w:hAnsi="Times New Roman" w:cs="Times New Roman"/>
          <w:sz w:val="24"/>
          <w:szCs w:val="24"/>
        </w:rPr>
        <w:t xml:space="preserve">users </w:t>
      </w:r>
      <w:ins w:id="296" w:author="Miller, Harvey J." w:date="2019-12-10T11:26:00Z">
        <w:r w:rsidR="00740BD1">
          <w:rPr>
            <w:rFonts w:ascii="Times New Roman" w:hAnsi="Times New Roman" w:cs="Times New Roman"/>
            <w:sz w:val="24"/>
            <w:szCs w:val="24"/>
          </w:rPr>
          <w:t>waiting times is inconsequential.</w:t>
        </w:r>
      </w:ins>
      <w:ins w:id="297" w:author="Miller, Harvey J." w:date="2019-12-10T11:28:00Z">
        <w:r w:rsidR="00740BD1">
          <w:rPr>
            <w:rFonts w:ascii="Times New Roman" w:hAnsi="Times New Roman" w:cs="Times New Roman"/>
            <w:sz w:val="24"/>
            <w:szCs w:val="24"/>
          </w:rPr>
          <w:t xml:space="preserve"> </w:t>
        </w:r>
      </w:ins>
      <w:del w:id="298" w:author="Miller, Harvey J." w:date="2019-12-10T11:26:00Z">
        <w:r w:rsidDel="00740BD1">
          <w:rPr>
            <w:rFonts w:ascii="Times New Roman" w:hAnsi="Times New Roman" w:cs="Times New Roman"/>
            <w:sz w:val="24"/>
            <w:szCs w:val="24"/>
          </w:rPr>
          <w:delText xml:space="preserve">is not significant. </w:delText>
        </w:r>
      </w:del>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w:t>
      </w:r>
      <w:ins w:id="299" w:author="Miller, Harvey J." w:date="2019-12-10T11:29:00Z">
        <w:r w:rsidR="00740BD1">
          <w:rPr>
            <w:rFonts w:ascii="Times New Roman" w:hAnsi="Times New Roman" w:cs="Times New Roman"/>
            <w:sz w:val="24"/>
            <w:szCs w:val="24"/>
          </w:rPr>
          <w:t xml:space="preserve">; </w:t>
        </w:r>
      </w:ins>
      <w:del w:id="300" w:author="Miller, Harvey J." w:date="2019-12-10T11:29:00Z">
        <w:r w:rsidDel="00740BD1">
          <w:rPr>
            <w:rFonts w:ascii="Times New Roman" w:hAnsi="Times New Roman" w:cs="Times New Roman"/>
            <w:sz w:val="24"/>
            <w:szCs w:val="24"/>
          </w:rPr>
          <w:delText xml:space="preserve"> is small w</w:delText>
        </w:r>
      </w:del>
      <w:del w:id="301" w:author="Miller, Harvey J." w:date="2019-12-10T11:28:00Z">
        <w:r w:rsidDel="00740BD1">
          <w:rPr>
            <w:rFonts w:ascii="Times New Roman" w:hAnsi="Times New Roman" w:cs="Times New Roman"/>
            <w:sz w:val="24"/>
            <w:szCs w:val="24"/>
          </w:rPr>
          <w:delText xml:space="preserve">hile </w:delText>
        </w:r>
      </w:del>
      <w:r>
        <w:rPr>
          <w:rFonts w:ascii="Times New Roman" w:hAnsi="Times New Roman" w:cs="Times New Roman"/>
          <w:sz w:val="24"/>
          <w:szCs w:val="24"/>
        </w:rPr>
        <w:t xml:space="preserve">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0D4D6DF4" w14:textId="77777777" w:rsidR="00816A10" w:rsidRDefault="00816A10" w:rsidP="006550FB">
      <w:pPr>
        <w:jc w:val="both"/>
        <w:rPr>
          <w:ins w:id="302" w:author="Miller, Harvey J." w:date="2019-12-10T13:34:00Z"/>
          <w:rFonts w:ascii="Times New Roman" w:hAnsi="Times New Roman" w:cs="Times New Roman"/>
          <w:b/>
          <w:bCs/>
          <w:sz w:val="24"/>
          <w:szCs w:val="24"/>
        </w:rPr>
      </w:pPr>
      <w:ins w:id="303" w:author="Miller, Harvey J." w:date="2019-12-10T13:34:00Z">
        <w:r>
          <w:rPr>
            <w:rFonts w:ascii="Times New Roman" w:hAnsi="Times New Roman" w:cs="Times New Roman"/>
            <w:b/>
            <w:bCs/>
            <w:sz w:val="24"/>
            <w:szCs w:val="24"/>
          </w:rPr>
          <w:t xml:space="preserve">2.2. </w:t>
        </w:r>
      </w:ins>
      <w:r w:rsidR="006550FB">
        <w:rPr>
          <w:rFonts w:ascii="Times New Roman" w:hAnsi="Times New Roman" w:cs="Times New Roman"/>
          <w:b/>
          <w:bCs/>
          <w:sz w:val="24"/>
          <w:szCs w:val="24"/>
        </w:rPr>
        <w:t>R</w:t>
      </w:r>
      <w:r w:rsidR="006550FB" w:rsidRPr="007536EE">
        <w:rPr>
          <w:rFonts w:ascii="Times New Roman" w:hAnsi="Times New Roman" w:cs="Times New Roman"/>
          <w:b/>
          <w:bCs/>
          <w:sz w:val="24"/>
          <w:szCs w:val="24"/>
        </w:rPr>
        <w:t>esearch methods</w:t>
      </w:r>
    </w:p>
    <w:p w14:paraId="6AF6CBA3" w14:textId="4A2BCC67" w:rsidR="006550FB" w:rsidRDefault="006550FB" w:rsidP="006550FB">
      <w:pPr>
        <w:jc w:val="both"/>
        <w:rPr>
          <w:rFonts w:ascii="Times New Roman" w:hAnsi="Times New Roman" w:cs="Times New Roman"/>
          <w:sz w:val="24"/>
          <w:szCs w:val="24"/>
        </w:rPr>
      </w:pPr>
      <w:del w:id="304"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305" w:author="Miller, Harvey J." w:date="2019-12-10T11:30:00Z">
        <w:r w:rsidR="00A53748">
          <w:rPr>
            <w:rFonts w:ascii="Times New Roman" w:hAnsi="Times New Roman" w:cs="Times New Roman"/>
            <w:sz w:val="24"/>
            <w:szCs w:val="24"/>
          </w:rPr>
          <w:t xml:space="preserve">These </w:t>
        </w:r>
      </w:ins>
      <w:del w:id="306"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30BCC684"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w:t>
      </w:r>
      <w:ins w:id="307" w:author="Miller, Harvey J." w:date="2019-12-10T11:32:00Z">
        <w:r w:rsidR="004A45CC">
          <w:rPr>
            <w:rFonts w:ascii="Times New Roman" w:hAnsi="Times New Roman" w:cs="Times New Roman"/>
            <w:sz w:val="24"/>
            <w:szCs w:val="24"/>
          </w:rPr>
          <w:t xml:space="preserve">and possibly biased </w:t>
        </w:r>
      </w:ins>
      <w:del w:id="308" w:author="Miller, Harvey J." w:date="2019-12-10T11:31:00Z">
        <w:r w:rsidDel="004A45CC">
          <w:rPr>
            <w:rFonts w:ascii="Times New Roman" w:hAnsi="Times New Roman" w:cs="Times New Roman"/>
            <w:sz w:val="24"/>
            <w:szCs w:val="24"/>
          </w:rPr>
          <w:delText xml:space="preserve">and biased </w:delText>
        </w:r>
      </w:del>
      <w:r>
        <w:rPr>
          <w:rFonts w:ascii="Times New Roman" w:hAnsi="Times New Roman" w:cs="Times New Roman"/>
          <w:sz w:val="24"/>
          <w:szCs w:val="24"/>
        </w:rPr>
        <w:t>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Wilcox, Rossi, Wright, &amp; Anderson, 1985;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309" w:author="Miller, Harvey J." w:date="2019-12-10T11:32:00Z">
        <w:r w:rsidR="004A45CC">
          <w:rPr>
            <w:rFonts w:ascii="Times New Roman" w:hAnsi="Times New Roman" w:cs="Times New Roman"/>
            <w:sz w:val="24"/>
            <w:szCs w:val="24"/>
          </w:rPr>
          <w:t>Another approach to analyzing the impacts of RTI on waiting times is m</w:t>
        </w:r>
      </w:ins>
      <w:del w:id="310"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311"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312" w:author="Miller, Harvey J." w:date="2019-12-10T11:33:00Z" w:name="move26870008"/>
      <w:ins w:id="313"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sz w:val="24"/>
            <w:szCs w:val="24"/>
          </w:rPr>
          <w:t>(Gkioulou, 2013)</w:t>
        </w:r>
      </w:ins>
      <w:r w:rsidR="004A45CC" w:rsidRPr="004A45CC">
        <w:rPr>
          <w:rFonts w:ascii="Times New Roman" w:hAnsi="Times New Roman" w:cs="Times New Roman"/>
          <w:sz w:val="24"/>
          <w:szCs w:val="24"/>
        </w:rPr>
        <w:fldChar w:fldCharType="end"/>
      </w:r>
      <w:ins w:id="314" w:author="Miller, Harvey J." w:date="2019-12-10T11:33:00Z">
        <w:r w:rsidR="004A45CC" w:rsidRPr="004A45CC">
          <w:rPr>
            <w:rFonts w:ascii="Times New Roman" w:hAnsi="Times New Roman" w:cs="Times New Roman"/>
            <w:sz w:val="24"/>
            <w:szCs w:val="24"/>
          </w:rPr>
          <w:t>.</w:t>
        </w:r>
      </w:ins>
      <w:moveToRangeEnd w:id="312"/>
      <w:ins w:id="315"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316" w:author="Miller, Harvey J." w:date="2019-12-10T11:33:00Z" w:name="move26870008"/>
      <w:moveFrom w:id="317"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316"/>
    </w:p>
    <w:p w14:paraId="4893521A" w14:textId="1D00D7E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318" w:author="Miller, Harvey J." w:date="2019-12-10T11:34:00Z">
        <w:r w:rsidR="00801DE0">
          <w:rPr>
            <w:rFonts w:ascii="Times New Roman" w:hAnsi="Times New Roman" w:cs="Times New Roman"/>
            <w:sz w:val="24"/>
            <w:szCs w:val="24"/>
          </w:rPr>
          <w:t>-</w:t>
        </w:r>
      </w:ins>
      <w:del w:id="319"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320"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321"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322" w:author="Miller, Harvey J." w:date="2019-12-10T11:35:00Z">
        <w:r w:rsidR="00801DE0">
          <w:rPr>
            <w:rFonts w:ascii="Times New Roman" w:hAnsi="Times New Roman" w:cs="Times New Roman"/>
            <w:sz w:val="24"/>
            <w:szCs w:val="24"/>
          </w:rPr>
          <w:t xml:space="preserve">  Em</w:t>
        </w:r>
      </w:ins>
      <w:ins w:id="323" w:author="Miller, Harvey J." w:date="2019-12-10T11:36:00Z">
        <w:r w:rsidR="00801DE0">
          <w:rPr>
            <w:rFonts w:ascii="Times New Roman" w:hAnsi="Times New Roman" w:cs="Times New Roman"/>
            <w:sz w:val="24"/>
            <w:szCs w:val="24"/>
          </w:rPr>
          <w:t xml:space="preserve">pirical performance matters because </w:t>
        </w:r>
      </w:ins>
      <w:ins w:id="324" w:author="Miller, Harvey J." w:date="2019-12-10T11:40:00Z">
        <w:r w:rsidR="00801DE0">
          <w:rPr>
            <w:rFonts w:ascii="Times New Roman" w:hAnsi="Times New Roman" w:cs="Times New Roman"/>
            <w:sz w:val="24"/>
            <w:szCs w:val="24"/>
          </w:rPr>
          <w:t xml:space="preserve">on-time performance and </w:t>
        </w:r>
      </w:ins>
      <w:ins w:id="325" w:author="Miller, Harvey J." w:date="2019-12-10T11:36:00Z">
        <w:r w:rsidR="00801DE0">
          <w:rPr>
            <w:rFonts w:ascii="Times New Roman" w:hAnsi="Times New Roman" w:cs="Times New Roman"/>
            <w:sz w:val="24"/>
            <w:szCs w:val="24"/>
          </w:rPr>
          <w:t xml:space="preserve">delays </w:t>
        </w:r>
      </w:ins>
      <w:ins w:id="326" w:author="Miller, Harvey J." w:date="2019-12-10T11:40:00Z">
        <w:r w:rsidR="00801DE0">
          <w:rPr>
            <w:rFonts w:ascii="Times New Roman" w:hAnsi="Times New Roman" w:cs="Times New Roman"/>
            <w:sz w:val="24"/>
            <w:szCs w:val="24"/>
          </w:rPr>
          <w:t xml:space="preserve">can be heterogeneous within a system and even within a single route (Park et al. </w:t>
        </w:r>
      </w:ins>
      <w:ins w:id="327" w:author="Miller, Harvey J." w:date="2019-12-10T11:41:00Z">
        <w:r w:rsidR="00801DE0">
          <w:rPr>
            <w:rFonts w:ascii="Times New Roman" w:hAnsi="Times New Roman" w:cs="Times New Roman"/>
            <w:sz w:val="24"/>
            <w:szCs w:val="24"/>
          </w:rPr>
          <w:t>2019).  I</w:t>
        </w:r>
      </w:ins>
      <w:ins w:id="328" w:author="Miller, Harvey J." w:date="2019-12-10T11:37:00Z">
        <w:r w:rsidR="00801DE0">
          <w:rPr>
            <w:rFonts w:ascii="Times New Roman" w:hAnsi="Times New Roman" w:cs="Times New Roman"/>
            <w:sz w:val="24"/>
            <w:szCs w:val="24"/>
          </w:rPr>
          <w:t xml:space="preserve">n addition, </w:t>
        </w:r>
      </w:ins>
      <w:ins w:id="329" w:author="Miller, Harvey J." w:date="2019-12-10T11:39:00Z">
        <w:r w:rsidR="00801DE0">
          <w:rPr>
            <w:rFonts w:ascii="Times New Roman" w:hAnsi="Times New Roman" w:cs="Times New Roman"/>
            <w:sz w:val="24"/>
            <w:szCs w:val="24"/>
          </w:rPr>
          <w:t xml:space="preserve">a </w:t>
        </w:r>
      </w:ins>
      <w:ins w:id="330" w:author="Miller, Harvey J." w:date="2019-12-10T13:05:00Z">
        <w:r w:rsidR="0014352B">
          <w:rPr>
            <w:rFonts w:ascii="Times New Roman" w:hAnsi="Times New Roman" w:cs="Times New Roman"/>
            <w:sz w:val="24"/>
            <w:szCs w:val="24"/>
          </w:rPr>
          <w:t xml:space="preserve">key decision of public transit users </w:t>
        </w:r>
      </w:ins>
      <w:ins w:id="331"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332" w:author="Miller, Harvey J." w:date="2019-12-10T13:05:00Z">
        <w:r w:rsidR="0014352B">
          <w:rPr>
            <w:rFonts w:ascii="Times New Roman" w:hAnsi="Times New Roman" w:cs="Times New Roman"/>
            <w:sz w:val="24"/>
            <w:szCs w:val="24"/>
          </w:rPr>
          <w:t>(</w:t>
        </w:r>
      </w:ins>
      <w:ins w:id="333" w:author="Miller, Harvey J." w:date="2019-12-10T11:37:00Z">
        <w:r w:rsidR="00801DE0">
          <w:rPr>
            <w:rFonts w:ascii="Times New Roman" w:hAnsi="Times New Roman" w:cs="Times New Roman"/>
            <w:sz w:val="24"/>
            <w:szCs w:val="24"/>
          </w:rPr>
          <w:t>or other origin</w:t>
        </w:r>
      </w:ins>
      <w:ins w:id="334" w:author="Miller, Harvey J." w:date="2019-12-10T13:05:00Z">
        <w:r w:rsidR="0014352B">
          <w:rPr>
            <w:rFonts w:ascii="Times New Roman" w:hAnsi="Times New Roman" w:cs="Times New Roman"/>
            <w:sz w:val="24"/>
            <w:szCs w:val="24"/>
          </w:rPr>
          <w:t>)</w:t>
        </w:r>
      </w:ins>
      <w:ins w:id="335" w:author="Miller, Harvey J." w:date="2019-12-10T11:37:00Z">
        <w:r w:rsidR="00801DE0">
          <w:rPr>
            <w:rFonts w:ascii="Times New Roman" w:hAnsi="Times New Roman" w:cs="Times New Roman"/>
            <w:sz w:val="24"/>
            <w:szCs w:val="24"/>
          </w:rPr>
          <w:t xml:space="preserve"> to travel to a stop; the</w:t>
        </w:r>
      </w:ins>
      <w:ins w:id="336" w:author="Miller, Harvey J." w:date="2019-12-10T11:42:00Z">
        <w:r w:rsidR="00801DE0">
          <w:rPr>
            <w:rFonts w:ascii="Times New Roman" w:hAnsi="Times New Roman" w:cs="Times New Roman"/>
            <w:sz w:val="24"/>
            <w:szCs w:val="24"/>
          </w:rPr>
          <w:t xml:space="preserve">refore, the </w:t>
        </w:r>
      </w:ins>
      <w:ins w:id="337" w:author="Miller, Harvey J." w:date="2019-12-10T11:37:00Z">
        <w:r w:rsidR="00801DE0">
          <w:rPr>
            <w:rFonts w:ascii="Times New Roman" w:hAnsi="Times New Roman" w:cs="Times New Roman"/>
            <w:sz w:val="24"/>
            <w:szCs w:val="24"/>
          </w:rPr>
          <w:t xml:space="preserve">impact of RTI </w:t>
        </w:r>
      </w:ins>
      <w:ins w:id="338" w:author="Miller, Harvey J." w:date="2019-12-10T11:42:00Z">
        <w:r w:rsidR="00801DE0">
          <w:rPr>
            <w:rFonts w:ascii="Times New Roman" w:hAnsi="Times New Roman" w:cs="Times New Roman"/>
            <w:sz w:val="24"/>
            <w:szCs w:val="24"/>
          </w:rPr>
          <w:t xml:space="preserve">on waiting times </w:t>
        </w:r>
      </w:ins>
      <w:ins w:id="339" w:author="Miller, Harvey J." w:date="2019-12-10T11:37:00Z">
        <w:r w:rsidR="00801DE0">
          <w:rPr>
            <w:rFonts w:ascii="Times New Roman" w:hAnsi="Times New Roman" w:cs="Times New Roman"/>
            <w:sz w:val="24"/>
            <w:szCs w:val="24"/>
          </w:rPr>
          <w:t xml:space="preserve">may vary with </w:t>
        </w:r>
      </w:ins>
      <w:ins w:id="340"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341" w:author="Miller, Harvey J." w:date="2019-12-10T11:39:00Z">
        <w:r w:rsidR="00801DE0">
          <w:rPr>
            <w:rFonts w:ascii="Times New Roman" w:hAnsi="Times New Roman" w:cs="Times New Roman"/>
            <w:sz w:val="24"/>
            <w:szCs w:val="24"/>
          </w:rPr>
          <w:t xml:space="preserve">the </w:t>
        </w:r>
      </w:ins>
      <w:ins w:id="342" w:author="Miller, Harvey J." w:date="2019-12-10T11:38:00Z">
        <w:r w:rsidR="00801DE0">
          <w:rPr>
            <w:rFonts w:ascii="Times New Roman" w:hAnsi="Times New Roman" w:cs="Times New Roman"/>
            <w:sz w:val="24"/>
            <w:szCs w:val="24"/>
          </w:rPr>
          <w:t>stop</w:t>
        </w:r>
      </w:ins>
      <w:ins w:id="343" w:author="Miller, Harvey J." w:date="2019-12-10T11:42:00Z">
        <w:r w:rsidR="0014352B">
          <w:rPr>
            <w:rFonts w:ascii="Times New Roman" w:hAnsi="Times New Roman" w:cs="Times New Roman"/>
            <w:sz w:val="24"/>
            <w:szCs w:val="24"/>
          </w:rPr>
          <w:t xml:space="preserve">.  Due to the </w:t>
        </w:r>
      </w:ins>
      <w:ins w:id="344" w:author="Miller, Harvey J." w:date="2019-12-10T13:06:00Z">
        <w:r w:rsidR="0014352B">
          <w:rPr>
            <w:rFonts w:ascii="Times New Roman" w:hAnsi="Times New Roman" w:cs="Times New Roman"/>
            <w:sz w:val="24"/>
            <w:szCs w:val="24"/>
          </w:rPr>
          <w:t>heterogeneity</w:t>
        </w:r>
      </w:ins>
      <w:ins w:id="345" w:author="Miller, Harvey J." w:date="2019-12-10T11:42:00Z">
        <w:r w:rsidR="0014352B">
          <w:rPr>
            <w:rFonts w:ascii="Times New Roman" w:hAnsi="Times New Roman" w:cs="Times New Roman"/>
            <w:sz w:val="24"/>
            <w:szCs w:val="24"/>
          </w:rPr>
          <w:t xml:space="preserve"> </w:t>
        </w:r>
      </w:ins>
      <w:ins w:id="346" w:author="Miller, Harvey J." w:date="2019-12-10T13:06:00Z">
        <w:r w:rsidR="0014352B">
          <w:rPr>
            <w:rFonts w:ascii="Times New Roman" w:hAnsi="Times New Roman" w:cs="Times New Roman"/>
            <w:sz w:val="24"/>
            <w:szCs w:val="24"/>
          </w:rPr>
          <w:t xml:space="preserve">of on-time performance, the impact of RTI may also vary </w:t>
        </w:r>
      </w:ins>
      <w:ins w:id="347" w:author="Miller, Harvey J." w:date="2019-12-10T11:38:00Z">
        <w:r w:rsidR="0014352B">
          <w:rPr>
            <w:rFonts w:ascii="Times New Roman" w:hAnsi="Times New Roman" w:cs="Times New Roman"/>
            <w:sz w:val="24"/>
            <w:szCs w:val="24"/>
          </w:rPr>
          <w:t xml:space="preserve">by </w:t>
        </w:r>
      </w:ins>
      <w:ins w:id="348" w:author="Miller, Harvey J." w:date="2019-12-10T13:07:00Z">
        <w:r w:rsidR="0014352B">
          <w:rPr>
            <w:rFonts w:ascii="Times New Roman" w:hAnsi="Times New Roman" w:cs="Times New Roman"/>
            <w:sz w:val="24"/>
            <w:szCs w:val="24"/>
          </w:rPr>
          <w:t xml:space="preserve">the location of the </w:t>
        </w:r>
      </w:ins>
      <w:ins w:id="349"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350" w:author="Miller, Harvey J." w:date="2019-12-10T11:39:00Z">
        <w:r w:rsidR="00801DE0">
          <w:rPr>
            <w:rFonts w:ascii="Times New Roman" w:hAnsi="Times New Roman" w:cs="Times New Roman"/>
            <w:sz w:val="24"/>
            <w:szCs w:val="24"/>
          </w:rPr>
          <w:t>.</w:t>
        </w:r>
      </w:ins>
      <w:ins w:id="351"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352"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353"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354" w:author="Miller, Harvey J." w:date="2019-12-10T11:42:00Z">
        <w:r w:rsidDel="00092F3A">
          <w:rPr>
            <w:rFonts w:ascii="Times New Roman" w:hAnsi="Times New Roman" w:cs="Times New Roman"/>
            <w:sz w:val="24"/>
            <w:szCs w:val="24"/>
          </w:rPr>
          <w:delText xml:space="preserve"> </w:delText>
        </w:r>
      </w:del>
      <w:ins w:id="355" w:author="Miller, Harvey J." w:date="2019-12-10T11:42:00Z">
        <w:r w:rsidR="00092F3A">
          <w:rPr>
            <w:rFonts w:ascii="Times New Roman" w:hAnsi="Times New Roman" w:cs="Times New Roman"/>
            <w:sz w:val="24"/>
            <w:szCs w:val="24"/>
          </w:rPr>
          <w:t xml:space="preserve"> analyzing the </w:t>
        </w:r>
      </w:ins>
      <w:ins w:id="356"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357" w:author="Miller, Harvey J." w:date="2019-12-10T11:45:00Z">
        <w:r w:rsidR="00092F3A">
          <w:rPr>
            <w:rFonts w:ascii="Times New Roman" w:hAnsi="Times New Roman" w:cs="Times New Roman"/>
            <w:sz w:val="24"/>
            <w:szCs w:val="24"/>
          </w:rPr>
          <w:t>ormance of a public transit system.</w:t>
        </w:r>
      </w:ins>
      <w:del w:id="358"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359" w:author="Miller, Harvey J." w:date="2019-12-10T11:43:00Z">
        <w:r w:rsidDel="00092F3A">
          <w:rPr>
            <w:rFonts w:ascii="Times New Roman" w:hAnsi="Times New Roman" w:cs="Times New Roman"/>
            <w:sz w:val="24"/>
            <w:szCs w:val="24"/>
          </w:rPr>
          <w:delText>.</w:delText>
        </w:r>
      </w:del>
      <w:del w:id="360"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361"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362"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363" w:author="Miller, Harvey J." w:date="2019-12-10T13:07:00Z">
        <w:r w:rsidR="0014352B">
          <w:rPr>
            <w:rFonts w:ascii="Times New Roman" w:hAnsi="Times New Roman" w:cs="Times New Roman"/>
            <w:sz w:val="24"/>
            <w:szCs w:val="24"/>
          </w:rPr>
          <w:t xml:space="preserve"> and </w:t>
        </w:r>
      </w:ins>
      <w:ins w:id="364" w:author="Miller, Harvey J." w:date="2019-12-10T13:09:00Z">
        <w:r w:rsidR="0014352B" w:rsidRPr="0014352B">
          <w:rPr>
            <w:rFonts w:ascii="Times New Roman" w:hAnsi="Times New Roman" w:cs="Times New Roman"/>
            <w:i/>
            <w:sz w:val="24"/>
            <w:szCs w:val="24"/>
            <w:rPrChange w:id="365"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366" w:author="Miller, Harvey J." w:date="2019-12-10T13:10:00Z">
        <w:r w:rsidR="0014352B">
          <w:rPr>
            <w:rFonts w:ascii="Times New Roman" w:hAnsi="Times New Roman" w:cs="Times New Roman"/>
            <w:sz w:val="24"/>
            <w:szCs w:val="24"/>
          </w:rPr>
          <w:t>l</w:t>
        </w:r>
      </w:ins>
      <w:ins w:id="367" w:author="Miller, Harvey J." w:date="2019-12-10T13:09:00Z">
        <w:r w:rsidR="0014352B">
          <w:rPr>
            <w:rFonts w:ascii="Times New Roman" w:hAnsi="Times New Roman" w:cs="Times New Roman"/>
            <w:sz w:val="24"/>
            <w:szCs w:val="24"/>
          </w:rPr>
          <w:t xml:space="preserve">ated to bus operators making up </w:t>
        </w:r>
      </w:ins>
      <w:ins w:id="368" w:author="Miller, Harvey J." w:date="2019-12-10T13:10:00Z">
        <w:r w:rsidR="0014352B">
          <w:rPr>
            <w:rFonts w:ascii="Times New Roman" w:hAnsi="Times New Roman" w:cs="Times New Roman"/>
            <w:sz w:val="24"/>
            <w:szCs w:val="24"/>
          </w:rPr>
          <w:t>for loss time on the schedule, the later related to the RTI updating frequency</w:t>
        </w:r>
      </w:ins>
      <w:r>
        <w:rPr>
          <w:rFonts w:ascii="Times New Roman" w:hAnsi="Times New Roman" w:cs="Times New Roman"/>
          <w:sz w:val="24"/>
          <w:szCs w:val="24"/>
        </w:rPr>
        <w:t xml:space="preserve">. </w:t>
      </w:r>
      <w:ins w:id="369" w:author="Miller, Harvey J." w:date="2019-12-10T13:10:00Z">
        <w:r w:rsidR="0014352B">
          <w:rPr>
            <w:rFonts w:ascii="Times New Roman" w:hAnsi="Times New Roman" w:cs="Times New Roman"/>
            <w:sz w:val="24"/>
            <w:szCs w:val="24"/>
          </w:rPr>
          <w:t>Both can have impac</w:t>
        </w:r>
      </w:ins>
      <w:ins w:id="370"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77777777" w:rsidR="00816A10" w:rsidRDefault="006550FB" w:rsidP="006550FB">
      <w:pPr>
        <w:jc w:val="both"/>
        <w:rPr>
          <w:ins w:id="371" w:author="Miller, Harvey J." w:date="2019-12-10T13:34:00Z"/>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4037A8B"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90B5D34" w14:textId="77777777" w:rsidR="00816A10" w:rsidRDefault="00816A10" w:rsidP="006550FB">
      <w:pPr>
        <w:jc w:val="both"/>
        <w:rPr>
          <w:ins w:id="372" w:author="Miller, Harvey J." w:date="2019-12-10T13:34:00Z"/>
          <w:rFonts w:ascii="Times New Roman" w:hAnsi="Times New Roman" w:cs="Times New Roman"/>
          <w:sz w:val="24"/>
          <w:szCs w:val="24"/>
        </w:rPr>
      </w:pPr>
      <w:ins w:id="373" w:author="Miller, Harvey J." w:date="2019-12-10T13:34:00Z">
        <w:r>
          <w:rPr>
            <w:rFonts w:ascii="Times New Roman" w:hAnsi="Times New Roman" w:cs="Times New Roman"/>
            <w:b/>
            <w:bCs/>
            <w:sz w:val="24"/>
            <w:szCs w:val="24"/>
          </w:rPr>
          <w:t xml:space="preserve">3.1.1. </w:t>
        </w:r>
      </w:ins>
      <w:r w:rsidR="006550FB" w:rsidRPr="009D07E7">
        <w:rPr>
          <w:rFonts w:ascii="Times New Roman" w:hAnsi="Times New Roman" w:cs="Times New Roman"/>
          <w:b/>
          <w:bCs/>
          <w:sz w:val="24"/>
          <w:szCs w:val="24"/>
        </w:rPr>
        <w:t>User</w:t>
      </w:r>
      <w:r w:rsidR="006550FB">
        <w:rPr>
          <w:rFonts w:ascii="Times New Roman" w:hAnsi="Times New Roman" w:cs="Times New Roman"/>
          <w:b/>
          <w:bCs/>
          <w:sz w:val="24"/>
          <w:szCs w:val="24"/>
        </w:rPr>
        <w:t xml:space="preserve">s’ information - </w:t>
      </w:r>
      <w:r w:rsidR="006550FB" w:rsidRPr="0085140B">
        <w:rPr>
          <w:rFonts w:ascii="Times New Roman" w:hAnsi="Times New Roman" w:cs="Times New Roman"/>
          <w:b/>
          <w:bCs/>
          <w:sz w:val="24"/>
          <w:szCs w:val="24"/>
        </w:rPr>
        <w:t>General Transit Feed Specification (GTFS)</w:t>
      </w:r>
    </w:p>
    <w:p w14:paraId="034B3BAF" w14:textId="1D978664" w:rsidR="006550FB" w:rsidRDefault="006550FB" w:rsidP="006550FB">
      <w:pPr>
        <w:jc w:val="both"/>
        <w:rPr>
          <w:rFonts w:ascii="Times New Roman" w:hAnsi="Times New Roman" w:cs="Times New Roman"/>
          <w:sz w:val="24"/>
          <w:szCs w:val="24"/>
        </w:rPr>
      </w:pPr>
      <w:del w:id="374" w:author="Miller, Harvey J." w:date="2019-12-10T13:34: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6D29191A" w14:textId="77777777" w:rsidR="00816A10" w:rsidRDefault="00816A10" w:rsidP="006550FB">
      <w:pPr>
        <w:jc w:val="both"/>
        <w:rPr>
          <w:ins w:id="375" w:author="Miller, Harvey J." w:date="2019-12-10T13:35:00Z"/>
          <w:rFonts w:ascii="Times New Roman" w:hAnsi="Times New Roman" w:cs="Times New Roman"/>
          <w:b/>
          <w:bCs/>
          <w:sz w:val="24"/>
          <w:szCs w:val="24"/>
        </w:rPr>
      </w:pPr>
      <w:ins w:id="376" w:author="Miller, Harvey J." w:date="2019-12-10T13:35:00Z">
        <w:r>
          <w:rPr>
            <w:rFonts w:ascii="Times New Roman" w:hAnsi="Times New Roman" w:cs="Times New Roman"/>
            <w:b/>
            <w:bCs/>
            <w:sz w:val="24"/>
            <w:szCs w:val="24"/>
          </w:rPr>
          <w:t xml:space="preserve">3.1.2. </w:t>
        </w:r>
      </w:ins>
      <w:r w:rsidR="006550FB" w:rsidRPr="00AF7E83">
        <w:rPr>
          <w:rFonts w:ascii="Times New Roman" w:hAnsi="Times New Roman" w:cs="Times New Roman"/>
          <w:b/>
          <w:bCs/>
          <w:sz w:val="24"/>
          <w:szCs w:val="24"/>
        </w:rPr>
        <w:t xml:space="preserve">System performance – </w:t>
      </w:r>
      <w:r w:rsidR="006550FB">
        <w:rPr>
          <w:rFonts w:ascii="Times New Roman" w:hAnsi="Times New Roman" w:cs="Times New Roman"/>
          <w:b/>
          <w:bCs/>
          <w:sz w:val="24"/>
          <w:szCs w:val="24"/>
        </w:rPr>
        <w:t>Automatic Passenger Counting (</w:t>
      </w:r>
      <w:r w:rsidR="006550FB" w:rsidRPr="00AF7E83">
        <w:rPr>
          <w:rFonts w:ascii="Times New Roman" w:hAnsi="Times New Roman" w:cs="Times New Roman"/>
          <w:b/>
          <w:bCs/>
          <w:sz w:val="24"/>
          <w:szCs w:val="24"/>
        </w:rPr>
        <w:t>APC</w:t>
      </w:r>
      <w:r w:rsidR="006550FB">
        <w:rPr>
          <w:rFonts w:ascii="Times New Roman" w:hAnsi="Times New Roman" w:cs="Times New Roman"/>
          <w:b/>
          <w:bCs/>
          <w:sz w:val="24"/>
          <w:szCs w:val="24"/>
        </w:rPr>
        <w:t>)</w:t>
      </w:r>
    </w:p>
    <w:p w14:paraId="3C65BC13" w14:textId="6A58D67B" w:rsidR="006550FB" w:rsidRDefault="006550FB" w:rsidP="006550FB">
      <w:pPr>
        <w:jc w:val="both"/>
        <w:rPr>
          <w:rFonts w:ascii="Times New Roman" w:hAnsi="Times New Roman" w:cs="Times New Roman"/>
          <w:sz w:val="24"/>
          <w:szCs w:val="24"/>
        </w:rPr>
      </w:pPr>
      <w:del w:id="377"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lastRenderedPageBreak/>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177AEA"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78" w:name="_Ref8213065"/>
            <w:r>
              <w:rPr>
                <w:rFonts w:ascii="Times New Roman" w:hAnsi="Times New Roman" w:cs="Times New Roman"/>
                <w:noProof/>
                <w:sz w:val="24"/>
                <w:szCs w:val="24"/>
              </w:rPr>
              <w:t>1</w:t>
            </w:r>
            <w:bookmarkEnd w:id="378"/>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lang w:eastAsia="en-US"/>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379" w:name="_Ref8118481"/>
      <w:commentRangeStart w:id="380"/>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79"/>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380"/>
      <w:r w:rsidR="008C25D1">
        <w:rPr>
          <w:rStyle w:val="CommentReference"/>
        </w:rPr>
        <w:commentReference w:id="380"/>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w:t>
      </w:r>
      <w:r>
        <w:rPr>
          <w:rFonts w:ascii="Times New Roman" w:hAnsi="Times New Roman" w:cs="Times New Roman"/>
          <w:sz w:val="24"/>
          <w:szCs w:val="24"/>
        </w:rPr>
        <w:lastRenderedPageBreak/>
        <w:t xml:space="preserve">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lang w:eastAsia="en-US"/>
        </w:rPr>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381"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81"/>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34EFDA1E" w:rsidR="006550FB" w:rsidDel="007C66AE" w:rsidRDefault="006550FB" w:rsidP="006550FB">
      <w:pPr>
        <w:spacing w:line="256" w:lineRule="auto"/>
        <w:rPr>
          <w:del w:id="382" w:author="Miller, Harvey J." w:date="2019-12-10T13:15:00Z"/>
          <w:rFonts w:ascii="Times New Roman" w:hAnsi="Times New Roman" w:cs="Times New Roman"/>
          <w:sz w:val="24"/>
          <w:szCs w:val="24"/>
        </w:rPr>
      </w:pPr>
    </w:p>
    <w:p w14:paraId="449605F4" w14:textId="21117AFE" w:rsidR="006550FB" w:rsidRPr="005719F8" w:rsidDel="0014352B" w:rsidRDefault="006550FB">
      <w:pPr>
        <w:pStyle w:val="ListParagraph"/>
        <w:numPr>
          <w:ilvl w:val="1"/>
          <w:numId w:val="9"/>
        </w:numPr>
        <w:spacing w:line="256" w:lineRule="auto"/>
        <w:rPr>
          <w:moveFrom w:id="383" w:author="Miller, Harvey J." w:date="2019-12-10T13:13:00Z"/>
          <w:rFonts w:ascii="Times New Roman" w:hAnsi="Times New Roman" w:cs="Times New Roman"/>
          <w:b/>
          <w:sz w:val="24"/>
          <w:szCs w:val="24"/>
        </w:rPr>
      </w:pPr>
      <w:del w:id="384" w:author="Miller, Harvey J." w:date="2019-12-10T13:13:00Z">
        <w:r w:rsidDel="0014352B">
          <w:rPr>
            <w:rFonts w:ascii="Times New Roman" w:hAnsi="Times New Roman" w:cs="Times New Roman"/>
            <w:sz w:val="24"/>
            <w:szCs w:val="24"/>
          </w:rPr>
          <w:delText xml:space="preserve"> </w:delText>
        </w:r>
      </w:del>
      <w:moveFromRangeStart w:id="385" w:author="Miller, Harvey J." w:date="2019-12-10T13:13:00Z" w:name="move26876027"/>
      <w:commentRangeStart w:id="386"/>
      <w:moveFrom w:id="387" w:author="Miller, Harvey J." w:date="2019-12-10T13:13:00Z">
        <w:r w:rsidRPr="005719F8" w:rsidDel="0014352B">
          <w:rPr>
            <w:rFonts w:ascii="Times New Roman" w:hAnsi="Times New Roman" w:cs="Times New Roman"/>
            <w:b/>
            <w:sz w:val="24"/>
            <w:szCs w:val="24"/>
          </w:rPr>
          <w:t xml:space="preserve">Measures </w:t>
        </w:r>
        <w:commentRangeEnd w:id="386"/>
        <w:r w:rsidR="007C5F37" w:rsidDel="0014352B">
          <w:rPr>
            <w:rStyle w:val="CommentReference"/>
          </w:rPr>
          <w:commentReference w:id="386"/>
        </w:r>
      </w:moveFrom>
    </w:p>
    <w:p w14:paraId="4A6F38F8" w14:textId="29E79984" w:rsidR="006550FB" w:rsidDel="0014352B" w:rsidRDefault="006550FB">
      <w:pPr>
        <w:pStyle w:val="ListParagraph"/>
        <w:numPr>
          <w:ilvl w:val="1"/>
          <w:numId w:val="9"/>
        </w:numPr>
        <w:spacing w:line="256" w:lineRule="auto"/>
        <w:rPr>
          <w:moveFrom w:id="388" w:author="Miller, Harvey J." w:date="2019-12-10T13:13:00Z"/>
          <w:rFonts w:ascii="Times New Roman" w:hAnsi="Times New Roman" w:cs="Times New Roman"/>
          <w:sz w:val="24"/>
          <w:szCs w:val="24"/>
        </w:rPr>
        <w:pPrChange w:id="389" w:author="Miller, Harvey J." w:date="2019-12-10T13:12:00Z">
          <w:pPr>
            <w:jc w:val="both"/>
          </w:pPr>
        </w:pPrChange>
      </w:pPr>
      <w:moveFrom w:id="390" w:author="Miller, Harvey J." w:date="2019-12-10T13:13:00Z">
        <w:r w:rsidDel="0014352B">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moveFrom>
    </w:p>
    <w:p w14:paraId="27E963A7" w14:textId="34F9349F" w:rsidR="006550FB" w:rsidDel="0014352B" w:rsidRDefault="006550FB">
      <w:pPr>
        <w:pStyle w:val="ListParagraph"/>
        <w:numPr>
          <w:ilvl w:val="1"/>
          <w:numId w:val="9"/>
        </w:numPr>
        <w:spacing w:line="256" w:lineRule="auto"/>
        <w:rPr>
          <w:moveFrom w:id="391" w:author="Miller, Harvey J." w:date="2019-12-10T13:13:00Z"/>
          <w:rFonts w:ascii="Times New Roman" w:hAnsi="Times New Roman" w:cs="Times New Roman"/>
          <w:sz w:val="24"/>
          <w:szCs w:val="24"/>
        </w:rPr>
        <w:pPrChange w:id="392" w:author="Miller, Harvey J." w:date="2019-12-10T13:12:00Z">
          <w:pPr>
            <w:jc w:val="both"/>
          </w:pPr>
        </w:pPrChange>
      </w:pPr>
    </w:p>
    <w:p w14:paraId="3FA0C42D" w14:textId="5DDA0B67" w:rsidR="006550FB" w:rsidDel="0014352B" w:rsidRDefault="006550FB">
      <w:pPr>
        <w:pStyle w:val="ListParagraph"/>
        <w:numPr>
          <w:ilvl w:val="1"/>
          <w:numId w:val="9"/>
        </w:numPr>
        <w:spacing w:line="256" w:lineRule="auto"/>
        <w:rPr>
          <w:moveFrom w:id="393" w:author="Miller, Harvey J." w:date="2019-12-10T13:13:00Z"/>
          <w:rFonts w:ascii="Times New Roman" w:hAnsi="Times New Roman" w:cs="Times New Roman"/>
          <w:sz w:val="24"/>
          <w:szCs w:val="24"/>
        </w:rPr>
        <w:pPrChange w:id="394" w:author="Miller, Harvey J." w:date="2019-12-10T13:12:00Z">
          <w:pPr>
            <w:jc w:val="both"/>
          </w:pPr>
        </w:pPrChange>
      </w:pPr>
      <w:moveFrom w:id="395" w:author="Miller, Harvey J." w:date="2019-12-10T13:13:00Z">
        <w:r w:rsidDel="0014352B">
          <w:rPr>
            <w:rFonts w:ascii="Times New Roman" w:hAnsi="Times New Roman" w:cs="Times New Roman"/>
            <w:b/>
            <w:sz w:val="24"/>
            <w:szCs w:val="24"/>
          </w:rPr>
          <w:t xml:space="preserve">Missed bus risk.  </w:t>
        </w:r>
        <w:r w:rsidDel="0014352B">
          <w:rPr>
            <w:rFonts w:ascii="Times New Roman" w:hAnsi="Times New Roman" w:cs="Times New Roman"/>
            <w:sz w:val="24"/>
            <w:szCs w:val="24"/>
          </w:rPr>
          <w:t>The missed bus risk measures the probability of missing a bus based on the TPS relative to the actual performance of the transit system</w:t>
        </w:r>
        <w:r w:rsidR="000D0C3A" w:rsidDel="0014352B">
          <w:rPr>
            <w:rFonts w:ascii="Times New Roman" w:hAnsi="Times New Roman" w:cs="Times New Roman"/>
            <w:sz w:val="24"/>
            <w:szCs w:val="24"/>
          </w:rPr>
          <w:t xml:space="preserve"> </w:t>
        </w:r>
        <w:r w:rsidR="004D59F3" w:rsidDel="0014352B">
          <w:rPr>
            <w:rFonts w:ascii="Times New Roman" w:hAnsi="Times New Roman" w:cs="Times New Roman"/>
            <w:sz w:val="24"/>
            <w:szCs w:val="24"/>
          </w:rPr>
          <w:fldChar w:fldCharType="begin" w:fldLock="1"/>
        </w:r>
        <w:r w:rsidR="00ED7F3C" w:rsidDel="0014352B">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4D59F3" w:rsidDel="0014352B">
          <w:rPr>
            <w:rFonts w:ascii="Times New Roman" w:hAnsi="Times New Roman" w:cs="Times New Roman"/>
            <w:sz w:val="24"/>
            <w:szCs w:val="24"/>
          </w:rPr>
          <w:fldChar w:fldCharType="separate"/>
        </w:r>
        <w:r w:rsidR="004D59F3" w:rsidRPr="004D59F3" w:rsidDel="0014352B">
          <w:rPr>
            <w:rFonts w:ascii="Times New Roman" w:hAnsi="Times New Roman" w:cs="Times New Roman"/>
            <w:noProof/>
            <w:sz w:val="24"/>
            <w:szCs w:val="24"/>
          </w:rPr>
          <w:t>(L. Liu &amp; Miller, 2019)</w:t>
        </w:r>
        <w:r w:rsidR="004D59F3" w:rsidDel="0014352B">
          <w:rPr>
            <w:rFonts w:ascii="Times New Roman" w:hAnsi="Times New Roman" w:cs="Times New Roman"/>
            <w:sz w:val="24"/>
            <w:szCs w:val="24"/>
          </w:rPr>
          <w:fldChar w:fldCharType="end"/>
        </w:r>
        <w:r w:rsidDel="0014352B">
          <w:rPr>
            <w:rFonts w:ascii="Times New Roman" w:hAnsi="Times New Roman" w:cs="Times New Roman"/>
            <w:sz w:val="24"/>
            <w:szCs w:val="24"/>
          </w:rPr>
          <w:t xml:space="preserve">: </w:t>
        </w:r>
      </w:moveFrom>
    </w:p>
    <w:tbl>
      <w:tblPr>
        <w:tblW w:w="4950" w:type="pct"/>
        <w:jc w:val="center"/>
        <w:tblLook w:val="04A0" w:firstRow="1" w:lastRow="0" w:firstColumn="1" w:lastColumn="0" w:noHBand="0" w:noVBand="1"/>
      </w:tblPr>
      <w:tblGrid>
        <w:gridCol w:w="323"/>
        <w:gridCol w:w="8122"/>
        <w:gridCol w:w="821"/>
      </w:tblGrid>
      <w:tr w:rsidR="006550FB" w:rsidDel="0014352B" w14:paraId="7C8080A0" w14:textId="579EA5ED" w:rsidTr="007C5F37">
        <w:trPr>
          <w:trHeight w:val="580"/>
          <w:jc w:val="center"/>
        </w:trPr>
        <w:tc>
          <w:tcPr>
            <w:tcW w:w="256" w:type="pct"/>
            <w:vAlign w:val="center"/>
          </w:tcPr>
          <w:p w14:paraId="1592C944" w14:textId="10F45D77" w:rsidR="006550FB" w:rsidDel="0014352B" w:rsidRDefault="006550FB">
            <w:pPr>
              <w:pStyle w:val="ListParagraph"/>
              <w:numPr>
                <w:ilvl w:val="1"/>
                <w:numId w:val="9"/>
              </w:numPr>
              <w:spacing w:line="256" w:lineRule="auto"/>
              <w:rPr>
                <w:moveFrom w:id="396" w:author="Miller, Harvey J." w:date="2019-12-10T13:13:00Z"/>
                <w:rFonts w:ascii="Times New Roman" w:eastAsia="Yu Mincho" w:hAnsi="Times New Roman" w:cs="Times New Roman"/>
                <w:sz w:val="24"/>
                <w:szCs w:val="24"/>
                <w:lang w:eastAsia="ja-JP"/>
              </w:rPr>
              <w:pPrChange w:id="397" w:author="Miller, Harvey J." w:date="2019-12-10T13:12:00Z">
                <w:pPr>
                  <w:jc w:val="center"/>
                </w:pPr>
              </w:pPrChange>
            </w:pPr>
          </w:p>
        </w:tc>
        <w:tc>
          <w:tcPr>
            <w:tcW w:w="4464" w:type="pct"/>
            <w:vAlign w:val="center"/>
            <w:hideMark/>
          </w:tcPr>
          <w:p w14:paraId="3B400427" w14:textId="1418A26D" w:rsidR="006550FB" w:rsidDel="0014352B" w:rsidRDefault="006550FB">
            <w:pPr>
              <w:pStyle w:val="ListParagraph"/>
              <w:numPr>
                <w:ilvl w:val="1"/>
                <w:numId w:val="9"/>
              </w:numPr>
              <w:spacing w:line="256" w:lineRule="auto"/>
              <w:rPr>
                <w:moveFrom w:id="398" w:author="Miller, Harvey J." w:date="2019-12-10T13:13:00Z"/>
                <w:rFonts w:ascii="Times New Roman" w:hAnsi="Times New Roman" w:cs="Times New Roman"/>
                <w:sz w:val="24"/>
                <w:szCs w:val="24"/>
              </w:rPr>
              <w:pPrChange w:id="399" w:author="Miller, Harvey J." w:date="2019-12-10T13:12:00Z">
                <w:pPr/>
              </w:pPrChange>
            </w:pPr>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w:p>
        </w:tc>
        <w:tc>
          <w:tcPr>
            <w:tcW w:w="280" w:type="pct"/>
            <w:vAlign w:val="center"/>
            <w:hideMark/>
          </w:tcPr>
          <w:p w14:paraId="21EC2CD4" w14:textId="5E5E02CF" w:rsidR="006550FB" w:rsidRPr="006D08E3" w:rsidDel="0014352B" w:rsidRDefault="006550FB">
            <w:pPr>
              <w:pStyle w:val="ListParagraph"/>
              <w:numPr>
                <w:ilvl w:val="1"/>
                <w:numId w:val="9"/>
              </w:numPr>
              <w:spacing w:line="256" w:lineRule="auto"/>
              <w:rPr>
                <w:moveFrom w:id="400" w:author="Miller, Harvey J." w:date="2019-12-10T13:13:00Z"/>
                <w:sz w:val="18"/>
                <w:szCs w:val="18"/>
              </w:rPr>
              <w:pPrChange w:id="401" w:author="Miller, Harvey J." w:date="2019-12-10T13:12:00Z">
                <w:pPr>
                  <w:pStyle w:val="TimesNewRoman"/>
                </w:pPr>
              </w:pPrChange>
            </w:pPr>
            <w:moveFrom w:id="402" w:author="Miller, Harvey J." w:date="2019-12-10T13:13:00Z">
              <w:r w:rsidDel="0014352B">
                <w:rPr>
                  <w:rFonts w:eastAsia="Yu Mincho"/>
                  <w:lang w:eastAsia="ja-JP"/>
                </w:rPr>
                <w:t>(</w:t>
              </w:r>
              <w:r w:rsidDel="0014352B">
                <w:rPr>
                  <w:noProof/>
                </w:rPr>
                <w:fldChar w:fldCharType="begin"/>
              </w:r>
              <w:r w:rsidDel="0014352B">
                <w:rPr>
                  <w:noProof/>
                </w:rPr>
                <w:instrText xml:space="preserve"> SEQ Equation \* ARABIC </w:instrText>
              </w:r>
              <w:r w:rsidDel="0014352B">
                <w:rPr>
                  <w:noProof/>
                </w:rPr>
                <w:fldChar w:fldCharType="separate"/>
              </w:r>
              <w:r w:rsidDel="0014352B">
                <w:rPr>
                  <w:noProof/>
                </w:rPr>
                <w:t>3</w:t>
              </w:r>
              <w:r w:rsidDel="0014352B">
                <w:rPr>
                  <w:noProof/>
                </w:rPr>
                <w:fldChar w:fldCharType="end"/>
              </w:r>
              <w:r w:rsidDel="0014352B">
                <w:rPr>
                  <w:rFonts w:eastAsia="Yu Mincho"/>
                  <w:lang w:eastAsia="ja-JP"/>
                </w:rPr>
                <w:t>)</w:t>
              </w:r>
            </w:moveFrom>
          </w:p>
        </w:tc>
      </w:tr>
    </w:tbl>
    <w:p w14:paraId="15420C18" w14:textId="61AF029B" w:rsidR="006550FB" w:rsidDel="0014352B" w:rsidRDefault="006550FB">
      <w:pPr>
        <w:pStyle w:val="ListParagraph"/>
        <w:numPr>
          <w:ilvl w:val="1"/>
          <w:numId w:val="9"/>
        </w:numPr>
        <w:spacing w:line="256" w:lineRule="auto"/>
        <w:rPr>
          <w:moveFrom w:id="403" w:author="Miller, Harvey J." w:date="2019-12-10T13:13:00Z"/>
          <w:rFonts w:ascii="Times New Roman" w:eastAsia="Yu Mincho" w:hAnsi="Times New Roman" w:cs="Times New Roman"/>
          <w:sz w:val="24"/>
          <w:szCs w:val="24"/>
          <w:lang w:eastAsia="ja-JP"/>
        </w:rPr>
        <w:pPrChange w:id="404" w:author="Miller, Harvey J." w:date="2019-12-10T13:12:00Z">
          <w:pPr>
            <w:spacing w:line="240" w:lineRule="auto"/>
          </w:pPr>
        </w:pPrChange>
      </w:pPr>
      <w:moveFrom w:id="405" w:author="Miller, Harvey J." w:date="2019-12-10T13:13:00Z">
        <w:r w:rsidDel="0014352B">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moveFrom>
    </w:p>
    <w:p w14:paraId="21D6B2E9" w14:textId="3E0657AC" w:rsidR="006550FB" w:rsidDel="0014352B" w:rsidRDefault="006550FB">
      <w:pPr>
        <w:pStyle w:val="ListParagraph"/>
        <w:numPr>
          <w:ilvl w:val="1"/>
          <w:numId w:val="9"/>
        </w:numPr>
        <w:spacing w:line="256" w:lineRule="auto"/>
        <w:rPr>
          <w:moveFrom w:id="406" w:author="Miller, Harvey J." w:date="2019-12-10T13:13:00Z"/>
          <w:rFonts w:ascii="Times New Roman" w:hAnsi="Times New Roman" w:cs="Times New Roman"/>
          <w:sz w:val="24"/>
          <w:szCs w:val="24"/>
        </w:rPr>
        <w:pPrChange w:id="407" w:author="Miller, Harvey J." w:date="2019-12-10T13:12:00Z">
          <w:pPr>
            <w:spacing w:line="240" w:lineRule="auto"/>
            <w:ind w:firstLine="720"/>
            <w:jc w:val="both"/>
          </w:pPr>
        </w:pPrChange>
      </w:pPr>
      <w:moveFrom w:id="408" w:author="Miller, Harvey J." w:date="2019-12-10T13:13:00Z">
        <w:r w:rsidDel="0014352B">
          <w:rPr>
            <w:rFonts w:ascii="Times New Roman" w:hAnsi="Times New Roman" w:cs="Times New Roman"/>
            <w:sz w:val="24"/>
            <w:szCs w:val="24"/>
          </w:rPr>
          <w:t>Here we</w:t>
        </w:r>
        <w:r w:rsidR="00F4276A" w:rsidDel="0014352B">
          <w:rPr>
            <w:rFonts w:ascii="Times New Roman" w:hAnsi="Times New Roman" w:cs="Times New Roman"/>
            <w:sz w:val="24"/>
            <w:szCs w:val="24"/>
          </w:rPr>
          <w:t xml:space="preserve"> define missing a bus/train as </w:t>
        </w:r>
        <w:r w:rsidDel="0014352B">
          <w:rPr>
            <w:rFonts w:ascii="Times New Roman" w:hAnsi="Times New Roman" w:cs="Times New Roman"/>
            <w:sz w:val="24"/>
            <w:szCs w:val="24"/>
          </w:rPr>
          <w:t>the actual bus’s desynchronization degree (DD) is larger than 0. This also means the user takes a different bus after the scheduled bus.</w:t>
        </w:r>
      </w:moveFrom>
    </w:p>
    <w:p w14:paraId="449A6558" w14:textId="145E27C5" w:rsidR="006550FB" w:rsidDel="0014352B" w:rsidRDefault="006550FB">
      <w:pPr>
        <w:pStyle w:val="ListParagraph"/>
        <w:numPr>
          <w:ilvl w:val="1"/>
          <w:numId w:val="9"/>
        </w:numPr>
        <w:spacing w:line="256" w:lineRule="auto"/>
        <w:rPr>
          <w:moveFrom w:id="409" w:author="Miller, Harvey J." w:date="2019-12-10T13:13:00Z"/>
          <w:rFonts w:ascii="Times New Roman" w:hAnsi="Times New Roman" w:cs="Times New Roman"/>
          <w:sz w:val="24"/>
          <w:szCs w:val="24"/>
        </w:rPr>
        <w:pPrChange w:id="410" w:author="Miller, Harvey J." w:date="2019-12-10T13:12:00Z">
          <w:pPr>
            <w:spacing w:line="240" w:lineRule="auto"/>
            <w:jc w:val="both"/>
          </w:pPr>
        </w:pPrChange>
      </w:pPr>
    </w:p>
    <w:p w14:paraId="722EAC7E" w14:textId="45058F27" w:rsidR="006550FB" w:rsidDel="0014352B" w:rsidRDefault="00613F2A">
      <w:pPr>
        <w:pStyle w:val="ListParagraph"/>
        <w:numPr>
          <w:ilvl w:val="1"/>
          <w:numId w:val="9"/>
        </w:numPr>
        <w:spacing w:line="256" w:lineRule="auto"/>
        <w:rPr>
          <w:moveFrom w:id="411" w:author="Miller, Harvey J." w:date="2019-12-10T13:13:00Z"/>
          <w:rFonts w:ascii="Times New Roman" w:hAnsi="Times New Roman" w:cs="Times New Roman"/>
          <w:sz w:val="24"/>
          <w:szCs w:val="24"/>
        </w:rPr>
        <w:pPrChange w:id="412" w:author="Miller, Harvey J." w:date="2019-12-10T13:12:00Z">
          <w:pPr>
            <w:spacing w:line="240" w:lineRule="auto"/>
            <w:jc w:val="both"/>
          </w:pPr>
        </w:pPrChange>
      </w:pPr>
      <w:moveFrom w:id="413" w:author="Miller, Harvey J." w:date="2019-12-10T13:13:00Z">
        <w:r w:rsidDel="0014352B">
          <w:rPr>
            <w:rFonts w:ascii="Times New Roman" w:hAnsi="Times New Roman" w:cs="Times New Roman"/>
            <w:b/>
            <w:sz w:val="24"/>
            <w:szCs w:val="24"/>
          </w:rPr>
          <w:t xml:space="preserve">Average </w:t>
        </w:r>
        <w:r w:rsidR="006550FB" w:rsidDel="0014352B">
          <w:rPr>
            <w:rFonts w:ascii="Times New Roman" w:hAnsi="Times New Roman" w:cs="Times New Roman"/>
            <w:b/>
            <w:sz w:val="24"/>
            <w:szCs w:val="24"/>
          </w:rPr>
          <w:t>waiting time</w:t>
        </w:r>
        <w:r w:rsidR="006550FB" w:rsidDel="0014352B">
          <w:rPr>
            <w:rFonts w:ascii="Times New Roman" w:hAnsi="Times New Roman" w:cs="Times New Roman"/>
            <w:sz w:val="24"/>
            <w:szCs w:val="24"/>
          </w:rPr>
          <w:t xml:space="preserve">.  Average waiting time measures the expected wait time across all trips based on the TPS.  We start by defining the actual waiting time: </w:t>
        </w:r>
      </w:moveFrom>
    </w:p>
    <w:tbl>
      <w:tblPr>
        <w:tblW w:w="4950" w:type="pct"/>
        <w:jc w:val="center"/>
        <w:tblLook w:val="04A0" w:firstRow="1" w:lastRow="0" w:firstColumn="1" w:lastColumn="0" w:noHBand="0" w:noVBand="1"/>
      </w:tblPr>
      <w:tblGrid>
        <w:gridCol w:w="323"/>
        <w:gridCol w:w="8122"/>
        <w:gridCol w:w="821"/>
      </w:tblGrid>
      <w:tr w:rsidR="006550FB" w:rsidDel="0014352B" w14:paraId="4B49D51B" w14:textId="5B6DC00F" w:rsidTr="007C5F37">
        <w:trPr>
          <w:trHeight w:val="580"/>
          <w:jc w:val="center"/>
        </w:trPr>
        <w:tc>
          <w:tcPr>
            <w:tcW w:w="256" w:type="pct"/>
            <w:vAlign w:val="center"/>
          </w:tcPr>
          <w:p w14:paraId="039C6194" w14:textId="01519E45" w:rsidR="006550FB" w:rsidDel="0014352B" w:rsidRDefault="006550FB">
            <w:pPr>
              <w:pStyle w:val="ListParagraph"/>
              <w:numPr>
                <w:ilvl w:val="1"/>
                <w:numId w:val="9"/>
              </w:numPr>
              <w:spacing w:line="256" w:lineRule="auto"/>
              <w:rPr>
                <w:moveFrom w:id="414" w:author="Miller, Harvey J." w:date="2019-12-10T13:13:00Z"/>
                <w:rFonts w:ascii="Times New Roman" w:eastAsia="Yu Mincho" w:hAnsi="Times New Roman" w:cs="Times New Roman"/>
                <w:sz w:val="24"/>
                <w:szCs w:val="24"/>
                <w:lang w:eastAsia="ja-JP"/>
              </w:rPr>
              <w:pPrChange w:id="415" w:author="Miller, Harvey J." w:date="2019-12-10T13:12:00Z">
                <w:pPr>
                  <w:jc w:val="center"/>
                </w:pPr>
              </w:pPrChange>
            </w:pPr>
          </w:p>
        </w:tc>
        <w:tc>
          <w:tcPr>
            <w:tcW w:w="4463" w:type="pct"/>
            <w:vAlign w:val="center"/>
            <w:hideMark/>
          </w:tcPr>
          <w:p w14:paraId="21580B5D" w14:textId="321098C9" w:rsidR="006550FB" w:rsidDel="0014352B" w:rsidRDefault="006550FB">
            <w:pPr>
              <w:pStyle w:val="ListParagraph"/>
              <w:numPr>
                <w:ilvl w:val="1"/>
                <w:numId w:val="9"/>
              </w:numPr>
              <w:spacing w:line="256" w:lineRule="auto"/>
              <w:rPr>
                <w:moveFrom w:id="416" w:author="Miller, Harvey J." w:date="2019-12-10T13:13:00Z"/>
                <w:rFonts w:ascii="Times New Roman" w:hAnsi="Times New Roman" w:cs="Times New Roman"/>
                <w:sz w:val="24"/>
                <w:szCs w:val="24"/>
              </w:rPr>
              <w:pPrChange w:id="417" w:author="Miller, Harvey J." w:date="2019-12-10T13:12:00Z">
                <w:pPr/>
              </w:pPrChange>
            </w:pPr>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w:p>
        </w:tc>
        <w:tc>
          <w:tcPr>
            <w:tcW w:w="280" w:type="pct"/>
            <w:vAlign w:val="center"/>
            <w:hideMark/>
          </w:tcPr>
          <w:p w14:paraId="49B8A2C9" w14:textId="7283DAD4" w:rsidR="006550FB" w:rsidRPr="006D08E3" w:rsidDel="0014352B" w:rsidRDefault="006550FB">
            <w:pPr>
              <w:pStyle w:val="ListParagraph"/>
              <w:numPr>
                <w:ilvl w:val="1"/>
                <w:numId w:val="9"/>
              </w:numPr>
              <w:spacing w:line="256" w:lineRule="auto"/>
              <w:rPr>
                <w:moveFrom w:id="418" w:author="Miller, Harvey J." w:date="2019-12-10T13:13:00Z"/>
                <w:sz w:val="18"/>
                <w:szCs w:val="18"/>
              </w:rPr>
              <w:pPrChange w:id="419" w:author="Miller, Harvey J." w:date="2019-12-10T13:12:00Z">
                <w:pPr>
                  <w:pStyle w:val="TimesNewRoman"/>
                </w:pPr>
              </w:pPrChange>
            </w:pPr>
            <w:bookmarkStart w:id="420" w:name="_Ref18658049"/>
            <w:bookmarkStart w:id="421" w:name="_Ref19627149"/>
            <w:moveFrom w:id="422" w:author="Miller, Harvey J." w:date="2019-12-10T13:13:00Z">
              <w:r w:rsidDel="0014352B">
                <w:rPr>
                  <w:rFonts w:eastAsia="Yu Mincho"/>
                  <w:lang w:eastAsia="ja-JP"/>
                </w:rPr>
                <w:t>(</w:t>
              </w:r>
              <w:r w:rsidDel="0014352B">
                <w:rPr>
                  <w:noProof/>
                </w:rPr>
                <w:fldChar w:fldCharType="begin"/>
              </w:r>
              <w:r w:rsidDel="0014352B">
                <w:rPr>
                  <w:noProof/>
                </w:rPr>
                <w:instrText xml:space="preserve"> SEQ Equation \* ARABIC </w:instrText>
              </w:r>
              <w:r w:rsidDel="0014352B">
                <w:rPr>
                  <w:noProof/>
                </w:rPr>
                <w:fldChar w:fldCharType="separate"/>
              </w:r>
              <w:r w:rsidDel="0014352B">
                <w:rPr>
                  <w:noProof/>
                </w:rPr>
                <w:t>4</w:t>
              </w:r>
              <w:r w:rsidDel="0014352B">
                <w:rPr>
                  <w:noProof/>
                </w:rPr>
                <w:fldChar w:fldCharType="end"/>
              </w:r>
              <w:bookmarkEnd w:id="420"/>
              <w:r w:rsidDel="0014352B">
                <w:rPr>
                  <w:rFonts w:eastAsia="Yu Mincho"/>
                  <w:lang w:eastAsia="ja-JP"/>
                </w:rPr>
                <w:t>)</w:t>
              </w:r>
              <w:bookmarkEnd w:id="421"/>
            </w:moveFrom>
          </w:p>
        </w:tc>
      </w:tr>
    </w:tbl>
    <w:p w14:paraId="6A814FB6" w14:textId="355505A3" w:rsidR="006550FB" w:rsidDel="0014352B" w:rsidRDefault="006550FB">
      <w:pPr>
        <w:pStyle w:val="ListParagraph"/>
        <w:numPr>
          <w:ilvl w:val="1"/>
          <w:numId w:val="9"/>
        </w:numPr>
        <w:spacing w:line="256" w:lineRule="auto"/>
        <w:rPr>
          <w:moveFrom w:id="423" w:author="Miller, Harvey J." w:date="2019-12-10T13:13:00Z"/>
          <w:rFonts w:ascii="Times New Roman" w:hAnsi="Times New Roman" w:cs="Times New Roman"/>
          <w:sz w:val="24"/>
          <w:szCs w:val="24"/>
        </w:rPr>
        <w:pPrChange w:id="424" w:author="Miller, Harvey J." w:date="2019-12-10T13:12:00Z">
          <w:pPr/>
        </w:pPrChange>
      </w:pPr>
      <w:moveFrom w:id="425" w:author="Miller, Harvey J." w:date="2019-12-10T13:13:00Z">
        <w:r w:rsidDel="0014352B">
          <w:rPr>
            <w:rFonts w:ascii="Times New Roman" w:hAnsi="Times New Roman" w:cs="Times New Roman"/>
            <w:sz w:val="24"/>
            <w:szCs w:val="24"/>
          </w:rPr>
          <w:t xml:space="preserve">Where: </w:t>
        </w:r>
        <m:oMath>
          <m:r>
            <w:rPr>
              <w:rFonts w:ascii="Cambria Math" w:hAnsi="Cambria Math" w:cs="Times New Roman"/>
              <w:sz w:val="24"/>
              <w:szCs w:val="24"/>
            </w:rPr>
            <m:t>δt</m:t>
          </m:r>
        </m:oMath>
        <w:r w:rsidDel="0014352B">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14352B">
          <w:rPr>
            <w:rFonts w:ascii="Times New Roman" w:hAnsi="Times New Roman" w:cs="Times New Roman"/>
            <w:sz w:val="24"/>
            <w:szCs w:val="24"/>
          </w:rPr>
          <w:t xml:space="preserve"> is the bus’s</w:t>
        </w:r>
        <w:r w:rsidRPr="00AD16E1" w:rsidDel="0014352B">
          <w:rPr>
            <w:rFonts w:ascii="Times New Roman" w:hAnsi="Times New Roman" w:cs="Times New Roman"/>
            <w:sz w:val="24"/>
            <w:szCs w:val="24"/>
          </w:rPr>
          <w:t xml:space="preserve"> </w:t>
        </w:r>
        <w:r w:rsidDel="0014352B">
          <w:rPr>
            <w:rFonts w:ascii="Times New Roman" w:hAnsi="Times New Roman" w:cs="Times New Roman"/>
            <w:sz w:val="24"/>
            <w:szCs w:val="24"/>
          </w:rPr>
          <w:t>actual real-time</w:t>
        </w:r>
        <w:r w:rsidRPr="00440824" w:rsidDel="0014352B">
          <w:rPr>
            <w:rFonts w:ascii="Times New Roman" w:hAnsi="Times New Roman" w:cs="Times New Roman"/>
            <w:sz w:val="24"/>
            <w:szCs w:val="24"/>
          </w:rPr>
          <w:t xml:space="preserve"> </w:t>
        </w:r>
        <w:r w:rsidDel="0014352B">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sidDel="0014352B">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14352B">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14352B">
          <w:rPr>
            <w:rFonts w:ascii="Times New Roman" w:hAnsi="Times New Roman" w:cs="Times New Roman"/>
            <w:sz w:val="24"/>
            <w:szCs w:val="24"/>
          </w:rPr>
          <w:t xml:space="preserve"> is user’s walking time from home to the stop. </w:t>
        </w:r>
      </w:moveFrom>
    </w:p>
    <w:p w14:paraId="7DDBF053" w14:textId="4C01AC53" w:rsidR="006550FB" w:rsidDel="0014352B" w:rsidRDefault="006550FB">
      <w:pPr>
        <w:pStyle w:val="ListParagraph"/>
        <w:numPr>
          <w:ilvl w:val="1"/>
          <w:numId w:val="9"/>
        </w:numPr>
        <w:spacing w:line="256" w:lineRule="auto"/>
        <w:rPr>
          <w:moveFrom w:id="426" w:author="Miller, Harvey J." w:date="2019-12-10T13:13:00Z"/>
          <w:rFonts w:ascii="Times New Roman" w:hAnsi="Times New Roman" w:cs="Times New Roman"/>
          <w:sz w:val="24"/>
          <w:szCs w:val="24"/>
        </w:rPr>
        <w:pPrChange w:id="427" w:author="Miller, Harvey J." w:date="2019-12-10T13:12:00Z">
          <w:pPr>
            <w:ind w:firstLine="720"/>
          </w:pPr>
        </w:pPrChange>
      </w:pPr>
      <w:moveFrom w:id="428" w:author="Miller, Harvey J." w:date="2019-12-10T13:13:00Z">
        <w:r w:rsidDel="0014352B">
          <w:rPr>
            <w:rFonts w:ascii="Times New Roman" w:hAnsi="Times New Roman" w:cs="Times New Roman"/>
            <w:sz w:val="24"/>
            <w:szCs w:val="24"/>
          </w:rPr>
          <w:t>Based on the actual waiting time, we define average waiting time as the mathematical expectation of waiting time’s distribution across all trips.</w:t>
        </w:r>
      </w:moveFrom>
    </w:p>
    <w:tbl>
      <w:tblPr>
        <w:tblW w:w="4950" w:type="pct"/>
        <w:jc w:val="center"/>
        <w:tblLook w:val="04A0" w:firstRow="1" w:lastRow="0" w:firstColumn="1" w:lastColumn="0" w:noHBand="0" w:noVBand="1"/>
      </w:tblPr>
      <w:tblGrid>
        <w:gridCol w:w="323"/>
        <w:gridCol w:w="8122"/>
        <w:gridCol w:w="821"/>
      </w:tblGrid>
      <w:tr w:rsidR="006550FB" w:rsidDel="0014352B" w14:paraId="26A59818" w14:textId="0FDC3EC7" w:rsidTr="007C5F37">
        <w:trPr>
          <w:trHeight w:val="580"/>
          <w:jc w:val="center"/>
        </w:trPr>
        <w:tc>
          <w:tcPr>
            <w:tcW w:w="256" w:type="pct"/>
            <w:vAlign w:val="center"/>
          </w:tcPr>
          <w:p w14:paraId="799F9FFA" w14:textId="773CD2CD" w:rsidR="006550FB" w:rsidDel="0014352B" w:rsidRDefault="006550FB">
            <w:pPr>
              <w:pStyle w:val="ListParagraph"/>
              <w:numPr>
                <w:ilvl w:val="1"/>
                <w:numId w:val="9"/>
              </w:numPr>
              <w:spacing w:line="256" w:lineRule="auto"/>
              <w:rPr>
                <w:moveFrom w:id="429" w:author="Miller, Harvey J." w:date="2019-12-10T13:13:00Z"/>
                <w:rFonts w:ascii="Times New Roman" w:eastAsia="Yu Mincho" w:hAnsi="Times New Roman" w:cs="Times New Roman"/>
                <w:sz w:val="24"/>
                <w:szCs w:val="24"/>
                <w:lang w:eastAsia="ja-JP"/>
              </w:rPr>
              <w:pPrChange w:id="430" w:author="Miller, Harvey J." w:date="2019-12-10T13:12:00Z">
                <w:pPr>
                  <w:jc w:val="center"/>
                </w:pPr>
              </w:pPrChange>
            </w:pPr>
          </w:p>
        </w:tc>
        <w:tc>
          <w:tcPr>
            <w:tcW w:w="4463" w:type="pct"/>
            <w:vAlign w:val="center"/>
            <w:hideMark/>
          </w:tcPr>
          <w:p w14:paraId="7BC93586" w14:textId="4E3955E9" w:rsidR="006550FB" w:rsidDel="0014352B" w:rsidRDefault="00177AEA">
            <w:pPr>
              <w:pStyle w:val="ListParagraph"/>
              <w:numPr>
                <w:ilvl w:val="1"/>
                <w:numId w:val="9"/>
              </w:numPr>
              <w:spacing w:line="256" w:lineRule="auto"/>
              <w:rPr>
                <w:moveFrom w:id="431" w:author="Miller, Harvey J." w:date="2019-12-10T13:13:00Z"/>
                <w:rFonts w:ascii="Times New Roman" w:hAnsi="Times New Roman" w:cs="Times New Roman"/>
                <w:sz w:val="24"/>
                <w:szCs w:val="24"/>
              </w:rPr>
              <w:pPrChange w:id="432" w:author="Miller, Harvey J." w:date="2019-12-10T13:12:00Z">
                <w:pPr/>
              </w:pPrChange>
            </w:pP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w:p>
        </w:tc>
        <w:tc>
          <w:tcPr>
            <w:tcW w:w="280" w:type="pct"/>
            <w:vAlign w:val="center"/>
            <w:hideMark/>
          </w:tcPr>
          <w:p w14:paraId="711751AF" w14:textId="429CAE6C" w:rsidR="006550FB" w:rsidRPr="006D08E3" w:rsidDel="0014352B" w:rsidRDefault="006550FB">
            <w:pPr>
              <w:pStyle w:val="ListParagraph"/>
              <w:numPr>
                <w:ilvl w:val="1"/>
                <w:numId w:val="9"/>
              </w:numPr>
              <w:spacing w:line="256" w:lineRule="auto"/>
              <w:rPr>
                <w:moveFrom w:id="433" w:author="Miller, Harvey J." w:date="2019-12-10T13:13:00Z"/>
                <w:sz w:val="18"/>
                <w:szCs w:val="18"/>
              </w:rPr>
              <w:pPrChange w:id="434" w:author="Miller, Harvey J." w:date="2019-12-10T13:12:00Z">
                <w:pPr>
                  <w:pStyle w:val="TimesNewRoman"/>
                </w:pPr>
              </w:pPrChange>
            </w:pPr>
            <w:moveFrom w:id="435" w:author="Miller, Harvey J." w:date="2019-12-10T13:13:00Z">
              <w:r w:rsidDel="0014352B">
                <w:rPr>
                  <w:rFonts w:eastAsia="Yu Mincho"/>
                  <w:lang w:eastAsia="ja-JP"/>
                </w:rPr>
                <w:t>(</w:t>
              </w:r>
              <w:r w:rsidDel="0014352B">
                <w:rPr>
                  <w:noProof/>
                </w:rPr>
                <w:fldChar w:fldCharType="begin"/>
              </w:r>
              <w:r w:rsidDel="0014352B">
                <w:rPr>
                  <w:noProof/>
                </w:rPr>
                <w:instrText xml:space="preserve"> SEQ Equation \* ARABIC </w:instrText>
              </w:r>
              <w:r w:rsidDel="0014352B">
                <w:rPr>
                  <w:noProof/>
                </w:rPr>
                <w:fldChar w:fldCharType="separate"/>
              </w:r>
              <w:r w:rsidDel="0014352B">
                <w:rPr>
                  <w:noProof/>
                </w:rPr>
                <w:t>5</w:t>
              </w:r>
              <w:r w:rsidDel="0014352B">
                <w:rPr>
                  <w:noProof/>
                </w:rPr>
                <w:fldChar w:fldCharType="end"/>
              </w:r>
              <w:r w:rsidDel="0014352B">
                <w:rPr>
                  <w:rFonts w:eastAsia="Yu Mincho"/>
                  <w:lang w:eastAsia="ja-JP"/>
                </w:rPr>
                <w:t>)</w:t>
              </w:r>
            </w:moveFrom>
          </w:p>
        </w:tc>
      </w:tr>
    </w:tbl>
    <w:p w14:paraId="39C88B63" w14:textId="58CCE4D4" w:rsidR="006550FB" w:rsidDel="0014352B" w:rsidRDefault="006550FB">
      <w:pPr>
        <w:pStyle w:val="ListParagraph"/>
        <w:numPr>
          <w:ilvl w:val="1"/>
          <w:numId w:val="9"/>
        </w:numPr>
        <w:spacing w:line="256" w:lineRule="auto"/>
        <w:rPr>
          <w:moveFrom w:id="436" w:author="Miller, Harvey J." w:date="2019-12-10T13:13:00Z"/>
          <w:rFonts w:ascii="Times New Roman" w:hAnsi="Times New Roman" w:cs="Times New Roman"/>
          <w:sz w:val="24"/>
          <w:szCs w:val="24"/>
        </w:rPr>
        <w:pPrChange w:id="437" w:author="Miller, Harvey J." w:date="2019-12-10T13:12:00Z">
          <w:pPr/>
        </w:pPrChange>
      </w:pPr>
      <w:moveFrom w:id="438" w:author="Miller, Harvey J." w:date="2019-12-10T13:13:00Z">
        <w:r w:rsidDel="0014352B">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14352B">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sidDel="0014352B">
          <w:rPr>
            <w:rFonts w:ascii="Times New Roman" w:hAnsi="Times New Roman" w:cs="Times New Roman"/>
            <w:sz w:val="24"/>
            <w:szCs w:val="24"/>
          </w:rPr>
          <w:t>.</w:t>
        </w:r>
      </w:moveFrom>
    </w:p>
    <w:moveFromRangeEnd w:id="385"/>
    <w:p w14:paraId="5D98376B" w14:textId="77777777" w:rsidR="006550FB" w:rsidRPr="0014352B" w:rsidRDefault="006550FB">
      <w:pPr>
        <w:spacing w:line="256" w:lineRule="auto"/>
        <w:rPr>
          <w:rFonts w:ascii="Times New Roman" w:hAnsi="Times New Roman" w:cs="Times New Roman"/>
          <w:sz w:val="24"/>
          <w:szCs w:val="24"/>
          <w:rPrChange w:id="439"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440"/>
      <w:r w:rsidRPr="0041102B">
        <w:rPr>
          <w:rFonts w:ascii="Times New Roman" w:hAnsi="Times New Roman" w:cs="Times New Roman"/>
          <w:b/>
          <w:sz w:val="24"/>
          <w:szCs w:val="24"/>
        </w:rPr>
        <w:t>Trip planning strategies</w:t>
      </w:r>
      <w:commentRangeEnd w:id="440"/>
      <w:r w:rsidR="007C66AE">
        <w:rPr>
          <w:rStyle w:val="CommentReference"/>
        </w:rPr>
        <w:commentReference w:id="440"/>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441" w:name="_Ref24055515"/>
      <w:r w:rsidRPr="00924D51">
        <w:rPr>
          <w:rFonts w:ascii="Times New Roman" w:hAnsi="Times New Roman" w:cs="Times New Roman"/>
          <w:sz w:val="24"/>
          <w:szCs w:val="24"/>
        </w:rPr>
        <w:lastRenderedPageBreak/>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441"/>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67B30EC9" w:rsidR="006550FB" w:rsidRDefault="006550FB" w:rsidP="00531192">
      <w:pPr>
        <w:pStyle w:val="Caption"/>
        <w:keepNext/>
        <w:jc w:val="both"/>
        <w:rPr>
          <w:ins w:id="442" w:author="Miller, Harvey J." w:date="2019-12-10T13:35:00Z"/>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5B4B203E" w14:textId="77777777" w:rsidR="00816A10" w:rsidRPr="00816A10" w:rsidRDefault="00816A10" w:rsidP="00816A10">
      <w:pPr>
        <w:rPr>
          <w:rPrChange w:id="443" w:author="Miller, Harvey J." w:date="2019-12-10T13:35:00Z">
            <w:rPr>
              <w:rFonts w:ascii="Times New Roman" w:hAnsi="Times New Roman" w:cs="Times New Roman"/>
              <w:i w:val="0"/>
              <w:iCs w:val="0"/>
              <w:color w:val="auto"/>
              <w:sz w:val="24"/>
              <w:szCs w:val="24"/>
            </w:rPr>
          </w:rPrChange>
        </w:rPr>
        <w:pPrChange w:id="444" w:author="Miller, Harvey J." w:date="2019-12-10T13:35:00Z">
          <w:pPr>
            <w:pStyle w:val="Caption"/>
            <w:keepNext/>
            <w:jc w:val="both"/>
          </w:pPr>
        </w:pPrChange>
      </w:pPr>
    </w:p>
    <w:p w14:paraId="2C5583EE" w14:textId="77777777" w:rsidR="00816A10" w:rsidRDefault="00816A10" w:rsidP="00F4276A">
      <w:pPr>
        <w:jc w:val="both"/>
        <w:rPr>
          <w:ins w:id="445" w:author="Miller, Harvey J." w:date="2019-12-10T13:35:00Z"/>
          <w:rFonts w:ascii="Times New Roman" w:hAnsi="Times New Roman" w:cs="Times New Roman"/>
          <w:sz w:val="24"/>
          <w:szCs w:val="24"/>
        </w:rPr>
      </w:pPr>
      <w:ins w:id="446" w:author="Miller, Harvey J." w:date="2019-12-10T13:35:00Z">
        <w:r>
          <w:rPr>
            <w:rFonts w:ascii="Times New Roman" w:hAnsi="Times New Roman" w:cs="Times New Roman"/>
            <w:b/>
            <w:sz w:val="24"/>
            <w:szCs w:val="24"/>
          </w:rPr>
          <w:t xml:space="preserve">3.3.1. </w:t>
        </w:r>
      </w:ins>
      <w:r w:rsidR="006550FB">
        <w:rPr>
          <w:rFonts w:ascii="Times New Roman" w:hAnsi="Times New Roman" w:cs="Times New Roman"/>
          <w:b/>
          <w:sz w:val="24"/>
          <w:szCs w:val="24"/>
        </w:rPr>
        <w:t xml:space="preserve">Arbitrary </w:t>
      </w:r>
      <w:r w:rsidR="006550FB">
        <w:rPr>
          <w:rFonts w:ascii="Times New Roman" w:hAnsi="Times New Roman" w:cs="Times New Roman" w:hint="eastAsia"/>
          <w:b/>
          <w:sz w:val="24"/>
          <w:szCs w:val="24"/>
        </w:rPr>
        <w:t>tactic</w:t>
      </w:r>
      <w:r w:rsidR="006550FB">
        <w:rPr>
          <w:rFonts w:ascii="Times New Roman" w:hAnsi="Times New Roman" w:cs="Times New Roman"/>
          <w:b/>
          <w:sz w:val="24"/>
          <w:szCs w:val="24"/>
        </w:rPr>
        <w:t xml:space="preserve"> (AT)</w:t>
      </w:r>
    </w:p>
    <w:p w14:paraId="70ED2AD6" w14:textId="41170CDE" w:rsidR="006550FB" w:rsidRDefault="006550FB" w:rsidP="00F4276A">
      <w:pPr>
        <w:jc w:val="both"/>
        <w:rPr>
          <w:rFonts w:ascii="Times New Roman" w:hAnsi="Times New Roman" w:cs="Times New Roman"/>
          <w:sz w:val="24"/>
          <w:szCs w:val="24"/>
        </w:rPr>
      </w:pPr>
      <w:del w:id="447"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177AEA"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448" w:name="_Ref21883957"/>
            <w:bookmarkStart w:id="44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448"/>
            <w:r>
              <w:rPr>
                <w:rFonts w:eastAsia="Yu Mincho"/>
                <w:lang w:eastAsia="ja-JP"/>
              </w:rPr>
              <w:t>)</w:t>
            </w:r>
            <w:bookmarkEnd w:id="449"/>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130A80A9" w14:textId="77777777" w:rsidR="00816A10" w:rsidRDefault="00816A10" w:rsidP="006550FB">
      <w:pPr>
        <w:jc w:val="both"/>
        <w:rPr>
          <w:ins w:id="450" w:author="Miller, Harvey J." w:date="2019-12-10T13:35:00Z"/>
          <w:rFonts w:ascii="Times New Roman" w:hAnsi="Times New Roman" w:cs="Times New Roman"/>
          <w:sz w:val="24"/>
          <w:szCs w:val="24"/>
        </w:rPr>
      </w:pPr>
      <w:ins w:id="451" w:author="Miller, Harvey J." w:date="2019-12-10T13:35:00Z">
        <w:r>
          <w:rPr>
            <w:rFonts w:ascii="Times New Roman" w:hAnsi="Times New Roman" w:cs="Times New Roman"/>
            <w:b/>
            <w:sz w:val="24"/>
            <w:szCs w:val="24"/>
          </w:rPr>
          <w:t xml:space="preserve">3.3.2. </w:t>
        </w:r>
      </w:ins>
      <w:r w:rsidR="006550FB">
        <w:rPr>
          <w:rFonts w:ascii="Times New Roman" w:hAnsi="Times New Roman" w:cs="Times New Roman"/>
          <w:b/>
          <w:sz w:val="24"/>
          <w:szCs w:val="24"/>
        </w:rPr>
        <w:t>Scheduled tactic (ST)</w:t>
      </w:r>
    </w:p>
    <w:p w14:paraId="7B72326E" w14:textId="57DB4C49" w:rsidR="006550FB" w:rsidRDefault="006550FB" w:rsidP="006550FB">
      <w:pPr>
        <w:jc w:val="both"/>
        <w:rPr>
          <w:rFonts w:ascii="Times New Roman" w:hAnsi="Times New Roman" w:cs="Times New Roman"/>
          <w:sz w:val="24"/>
          <w:szCs w:val="24"/>
        </w:rPr>
      </w:pPr>
      <w:del w:id="452"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177AEA"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784A4A9D" w14:textId="6AF91CED" w:rsidR="00816A10" w:rsidRDefault="00816A10" w:rsidP="00ED7D1E">
      <w:pPr>
        <w:jc w:val="both"/>
        <w:rPr>
          <w:ins w:id="453" w:author="Miller, Harvey J." w:date="2019-12-10T13:36:00Z"/>
          <w:rFonts w:ascii="Times New Roman" w:hAnsi="Times New Roman" w:cs="Times New Roman"/>
          <w:sz w:val="24"/>
          <w:szCs w:val="24"/>
        </w:rPr>
      </w:pPr>
      <w:ins w:id="454" w:author="Miller, Harvey J." w:date="2019-12-10T13:36:00Z">
        <w:r>
          <w:rPr>
            <w:rFonts w:ascii="Times New Roman" w:hAnsi="Times New Roman" w:cs="Times New Roman"/>
            <w:b/>
            <w:sz w:val="24"/>
            <w:szCs w:val="24"/>
          </w:rPr>
          <w:t xml:space="preserve">3.3.3. </w:t>
        </w:r>
      </w:ins>
      <w:r w:rsidR="006550FB">
        <w:rPr>
          <w:rFonts w:ascii="Times New Roman" w:hAnsi="Times New Roman" w:cs="Times New Roman"/>
          <w:b/>
          <w:sz w:val="24"/>
          <w:szCs w:val="24"/>
        </w:rPr>
        <w:t>Empirical tactic (ET</w:t>
      </w:r>
      <w:r w:rsidR="006550FB">
        <w:rPr>
          <w:rFonts w:ascii="Times New Roman" w:hAnsi="Times New Roman" w:cs="Times New Roman"/>
          <w:sz w:val="24"/>
          <w:szCs w:val="24"/>
        </w:rPr>
        <w:t>)</w:t>
      </w:r>
    </w:p>
    <w:p w14:paraId="64F85BDB" w14:textId="4F4DD752" w:rsidR="006550FB" w:rsidRDefault="006550FB" w:rsidP="00ED7D1E">
      <w:pPr>
        <w:jc w:val="both"/>
        <w:rPr>
          <w:rFonts w:ascii="Times New Roman" w:hAnsi="Times New Roman" w:cs="Times New Roman"/>
          <w:sz w:val="24"/>
          <w:szCs w:val="24"/>
        </w:rPr>
      </w:pPr>
      <w:del w:id="455"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177AEA"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lang w:eastAsia="en-US"/>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456" w:name="_Ref16256479"/>
      <w:r>
        <w:t xml:space="preserve">Figure </w:t>
      </w:r>
      <w:fldSimple w:instr=" SEQ Figure \* ARABIC ">
        <w:r>
          <w:rPr>
            <w:noProof/>
          </w:rPr>
          <w:t>4</w:t>
        </w:r>
      </w:fldSimple>
      <w:bookmarkEnd w:id="456"/>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0DB32C8E" w14:textId="77777777" w:rsidR="00816A10" w:rsidRDefault="00816A10" w:rsidP="006550FB">
      <w:pPr>
        <w:jc w:val="both"/>
        <w:rPr>
          <w:ins w:id="457" w:author="Miller, Harvey J." w:date="2019-12-10T13:36:00Z"/>
          <w:rFonts w:ascii="Times New Roman" w:hAnsi="Times New Roman" w:cs="Times New Roman"/>
          <w:sz w:val="24"/>
          <w:szCs w:val="24"/>
        </w:rPr>
      </w:pPr>
      <w:ins w:id="458" w:author="Miller, Harvey J." w:date="2019-12-10T13:36:00Z">
        <w:r>
          <w:rPr>
            <w:rFonts w:ascii="Times New Roman" w:hAnsi="Times New Roman" w:cs="Times New Roman"/>
            <w:b/>
            <w:sz w:val="24"/>
            <w:szCs w:val="24"/>
          </w:rPr>
          <w:t xml:space="preserve">3.3.4. </w:t>
        </w:r>
      </w:ins>
      <w:r w:rsidR="006550FB">
        <w:rPr>
          <w:rFonts w:ascii="Times New Roman" w:hAnsi="Times New Roman" w:cs="Times New Roman"/>
          <w:b/>
          <w:sz w:val="24"/>
          <w:szCs w:val="24"/>
        </w:rPr>
        <w:t>Greedy tactic (GT)</w:t>
      </w:r>
    </w:p>
    <w:p w14:paraId="18F46ADF" w14:textId="0F3209EB" w:rsidR="006550FB" w:rsidRDefault="008D02D7" w:rsidP="006550FB">
      <w:pPr>
        <w:jc w:val="both"/>
        <w:rPr>
          <w:rFonts w:ascii="Times New Roman" w:hAnsi="Times New Roman" w:cs="Times New Roman"/>
          <w:sz w:val="24"/>
          <w:szCs w:val="24"/>
        </w:rPr>
      </w:pPr>
      <w:del w:id="459"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177AEA"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77777777" w:rsidR="00816A10" w:rsidRDefault="00816A10" w:rsidP="008D02D7">
      <w:pPr>
        <w:jc w:val="both"/>
        <w:rPr>
          <w:ins w:id="460" w:author="Miller, Harvey J." w:date="2019-12-10T13:36:00Z"/>
          <w:rFonts w:ascii="Times New Roman" w:hAnsi="Times New Roman" w:cs="Times New Roman"/>
          <w:sz w:val="24"/>
          <w:szCs w:val="24"/>
        </w:rPr>
      </w:pPr>
      <w:ins w:id="461" w:author="Miller, Harvey J." w:date="2019-12-10T13:36:00Z">
        <w:r>
          <w:rPr>
            <w:rFonts w:ascii="Times New Roman" w:hAnsi="Times New Roman" w:cs="Times New Roman"/>
            <w:b/>
            <w:sz w:val="24"/>
            <w:szCs w:val="24"/>
          </w:rPr>
          <w:t xml:space="preserve">3.3.5. </w:t>
        </w:r>
      </w:ins>
      <w:r w:rsidR="006550FB">
        <w:rPr>
          <w:rFonts w:ascii="Times New Roman" w:hAnsi="Times New Roman" w:cs="Times New Roman"/>
          <w:b/>
          <w:sz w:val="24"/>
          <w:szCs w:val="24"/>
        </w:rPr>
        <w:t>Prudent tactic (PT)</w:t>
      </w:r>
    </w:p>
    <w:p w14:paraId="21011CF5" w14:textId="759474CA" w:rsidR="006550FB" w:rsidRDefault="006550FB" w:rsidP="008D02D7">
      <w:pPr>
        <w:jc w:val="both"/>
        <w:rPr>
          <w:rFonts w:ascii="Times New Roman" w:hAnsi="Times New Roman" w:cs="Times New Roman"/>
          <w:sz w:val="24"/>
          <w:szCs w:val="24"/>
        </w:rPr>
      </w:pPr>
      <w:del w:id="462"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463"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w:t>
      </w:r>
      <w:r w:rsidR="00FE2291" w:rsidRPr="00FE2291">
        <w:rPr>
          <w:rFonts w:ascii="Times New Roman" w:hAnsi="Times New Roman" w:cs="Times New Roman"/>
          <w:noProof/>
          <w:sz w:val="24"/>
          <w:szCs w:val="24"/>
        </w:rPr>
        <w:lastRenderedPageBreak/>
        <w:t>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177AEA"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46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464"/>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465"/>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465"/>
      <w:r w:rsidR="00543ABC">
        <w:rPr>
          <w:rStyle w:val="CommentReference"/>
        </w:rPr>
        <w:commentReference w:id="465"/>
      </w:r>
    </w:p>
    <w:p w14:paraId="58A38D2B" w14:textId="77777777" w:rsidR="006550FB" w:rsidRDefault="006550FB" w:rsidP="006550FB">
      <w:pPr>
        <w:keepNext/>
        <w:jc w:val="both"/>
      </w:pPr>
      <w:r>
        <w:rPr>
          <w:noProof/>
          <w:lang w:eastAsia="en-US"/>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466" w:name="_Ref16063523"/>
      <w:r>
        <w:t xml:space="preserve">Figure </w:t>
      </w:r>
      <w:fldSimple w:instr=" SEQ Figure \* ARABIC ">
        <w:r>
          <w:rPr>
            <w:noProof/>
          </w:rPr>
          <w:t>4</w:t>
        </w:r>
      </w:fldSimple>
      <w:bookmarkEnd w:id="466"/>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46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467"/>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lang w:eastAsia="en-US"/>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46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68"/>
      <w:r w:rsidR="00291929">
        <w:rPr>
          <w:noProof/>
        </w:rPr>
        <w:t>:</w:t>
      </w:r>
      <w:r>
        <w:t xml:space="preserve"> Flow chart of PT optimization algorithm</w:t>
      </w:r>
      <w:r w:rsidR="00291929">
        <w:t>.</w:t>
      </w:r>
    </w:p>
    <w:p w14:paraId="0001D089" w14:textId="08069484" w:rsidR="004A4D57" w:rsidRDefault="004C032B" w:rsidP="004A4D57">
      <w:pPr>
        <w:ind w:firstLine="720"/>
        <w:jc w:val="both"/>
        <w:rPr>
          <w:ins w:id="469" w:author="Miller, Harvey J." w:date="2019-12-10T13:13:00Z"/>
          <w:rFonts w:ascii="Times New Roman" w:hAnsi="Times New Roman" w:cs="Times New Roman"/>
          <w:sz w:val="24"/>
          <w:szCs w:val="24"/>
        </w:rPr>
      </w:pPr>
      <w:r>
        <w:rPr>
          <w:rFonts w:ascii="Times New Roman" w:hAnsi="Times New Roman" w:cs="Times New Roman"/>
          <w:sz w:val="24"/>
          <w:szCs w:val="24"/>
        </w:rPr>
        <w:t>However, t</w:t>
      </w:r>
      <w:commentRangeStart w:id="470"/>
      <w:commentRangeStart w:id="471"/>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472"/>
      <w:commentRangeStart w:id="473"/>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472"/>
      <w:r w:rsidR="005915AE">
        <w:rPr>
          <w:rStyle w:val="CommentReference"/>
        </w:rPr>
        <w:commentReference w:id="472"/>
      </w:r>
      <w:commentRangeEnd w:id="473"/>
      <w:r w:rsidR="00642308">
        <w:rPr>
          <w:rStyle w:val="CommentReference"/>
        </w:rPr>
        <w:commentReference w:id="473"/>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470"/>
      <w:r w:rsidR="004A4D57">
        <w:rPr>
          <w:rStyle w:val="CommentReference"/>
        </w:rPr>
        <w:commentReference w:id="470"/>
      </w:r>
      <w:commentRangeEnd w:id="471"/>
      <w:r w:rsidR="00642308">
        <w:rPr>
          <w:rStyle w:val="CommentReference"/>
        </w:rPr>
        <w:commentReference w:id="471"/>
      </w:r>
      <w:r w:rsidR="00981152">
        <w:rPr>
          <w:rFonts w:ascii="Times New Roman" w:hAnsi="Times New Roman" w:cs="Times New Roman"/>
          <w:sz w:val="24"/>
          <w:szCs w:val="24"/>
        </w:rPr>
        <w:t xml:space="preserve">. </w:t>
      </w:r>
    </w:p>
    <w:p w14:paraId="7F7C3E60" w14:textId="65D7B85C" w:rsidR="0014352B" w:rsidRDefault="0014352B" w:rsidP="004A4D57">
      <w:pPr>
        <w:ind w:firstLine="720"/>
        <w:jc w:val="both"/>
        <w:rPr>
          <w:ins w:id="474" w:author="Miller, Harvey J." w:date="2019-12-10T13:29:00Z"/>
          <w:rFonts w:ascii="Times New Roman" w:hAnsi="Times New Roman" w:cs="Times New Roman"/>
          <w:sz w:val="24"/>
          <w:szCs w:val="24"/>
        </w:rPr>
      </w:pPr>
    </w:p>
    <w:p w14:paraId="1FC87D49" w14:textId="61B2F178" w:rsidR="00177AEA" w:rsidRPr="00816A10" w:rsidRDefault="00816A10" w:rsidP="00177AEA">
      <w:pPr>
        <w:jc w:val="both"/>
        <w:rPr>
          <w:rFonts w:ascii="Times New Roman" w:hAnsi="Times New Roman" w:cs="Times New Roman"/>
          <w:b/>
          <w:sz w:val="24"/>
          <w:szCs w:val="24"/>
          <w:rPrChange w:id="475" w:author="Miller, Harvey J." w:date="2019-12-10T13:31:00Z">
            <w:rPr>
              <w:rFonts w:ascii="Times New Roman" w:hAnsi="Times New Roman" w:cs="Times New Roman"/>
              <w:sz w:val="24"/>
              <w:szCs w:val="24"/>
            </w:rPr>
          </w:rPrChange>
        </w:rPr>
      </w:pPr>
      <w:commentRangeStart w:id="476"/>
      <w:ins w:id="477" w:author="Miller, Harvey J." w:date="2019-12-10T13:31:00Z">
        <w:r>
          <w:rPr>
            <w:rFonts w:ascii="Times New Roman" w:hAnsi="Times New Roman" w:cs="Times New Roman"/>
            <w:b/>
            <w:sz w:val="24"/>
            <w:szCs w:val="24"/>
          </w:rPr>
          <w:t>3.4. Measures</w:t>
        </w:r>
      </w:ins>
      <w:commentRangeEnd w:id="476"/>
      <w:ins w:id="478" w:author="Miller, Harvey J." w:date="2019-12-10T13:32:00Z">
        <w:r>
          <w:rPr>
            <w:rStyle w:val="CommentReference"/>
          </w:rPr>
          <w:commentReference w:id="476"/>
        </w:r>
      </w:ins>
    </w:p>
    <w:p w14:paraId="36A826FC" w14:textId="416F9C5C" w:rsidR="0014352B" w:rsidRPr="00177AEA" w:rsidDel="00177AEA" w:rsidRDefault="0014352B" w:rsidP="00177AEA">
      <w:pPr>
        <w:spacing w:line="256" w:lineRule="auto"/>
        <w:jc w:val="both"/>
        <w:rPr>
          <w:del w:id="479" w:author="Miller, Harvey J." w:date="2019-12-10T13:29:00Z"/>
          <w:moveTo w:id="480" w:author="Miller, Harvey J." w:date="2019-12-10T13:13:00Z"/>
          <w:rFonts w:ascii="Times New Roman" w:hAnsi="Times New Roman" w:cs="Times New Roman"/>
          <w:b/>
          <w:sz w:val="24"/>
          <w:szCs w:val="24"/>
          <w:rPrChange w:id="481" w:author="Miller, Harvey J." w:date="2019-12-10T13:22:00Z">
            <w:rPr>
              <w:del w:id="482" w:author="Miller, Harvey J." w:date="2019-12-10T13:29:00Z"/>
              <w:moveTo w:id="483" w:author="Miller, Harvey J." w:date="2019-12-10T13:13:00Z"/>
            </w:rPr>
          </w:rPrChange>
        </w:rPr>
        <w:pPrChange w:id="484" w:author="Miller, Harvey J." w:date="2019-12-10T13:30:00Z">
          <w:pPr>
            <w:pStyle w:val="ListParagraph"/>
            <w:numPr>
              <w:ilvl w:val="1"/>
              <w:numId w:val="9"/>
            </w:numPr>
            <w:spacing w:line="256" w:lineRule="auto"/>
            <w:ind w:left="360" w:hanging="360"/>
          </w:pPr>
        </w:pPrChange>
      </w:pPr>
      <w:moveToRangeStart w:id="485" w:author="Miller, Harvey J." w:date="2019-12-10T13:13:00Z" w:name="move26876027"/>
      <w:commentRangeStart w:id="486"/>
      <w:moveTo w:id="487" w:author="Miller, Harvey J." w:date="2019-12-10T13:13:00Z">
        <w:del w:id="488" w:author="Miller, Harvey J." w:date="2019-12-10T13:25:00Z">
          <w:r w:rsidRPr="00177AEA" w:rsidDel="00177AEA">
            <w:rPr>
              <w:rFonts w:ascii="Times New Roman" w:hAnsi="Times New Roman" w:cs="Times New Roman"/>
              <w:b/>
              <w:sz w:val="24"/>
              <w:szCs w:val="24"/>
              <w:rPrChange w:id="489" w:author="Miller, Harvey J." w:date="2019-12-10T13:22:00Z">
                <w:rPr/>
              </w:rPrChange>
            </w:rPr>
            <w:delText xml:space="preserve">Measures </w:delText>
          </w:r>
        </w:del>
        <w:commentRangeEnd w:id="486"/>
        <w:r>
          <w:rPr>
            <w:rStyle w:val="CommentReference"/>
          </w:rPr>
          <w:commentReference w:id="486"/>
        </w:r>
      </w:moveTo>
    </w:p>
    <w:p w14:paraId="6BEC5AAD" w14:textId="1305E061" w:rsidR="0014352B" w:rsidRDefault="0014352B" w:rsidP="00177AEA">
      <w:pPr>
        <w:spacing w:line="256" w:lineRule="auto"/>
        <w:jc w:val="both"/>
        <w:rPr>
          <w:moveTo w:id="490" w:author="Miller, Harvey J." w:date="2019-12-10T13:13:00Z"/>
          <w:rFonts w:ascii="Times New Roman" w:hAnsi="Times New Roman" w:cs="Times New Roman"/>
          <w:sz w:val="24"/>
          <w:szCs w:val="24"/>
        </w:rPr>
        <w:pPrChange w:id="491" w:author="Miller, Harvey J." w:date="2019-12-10T13:30:00Z">
          <w:pPr>
            <w:jc w:val="both"/>
          </w:pPr>
        </w:pPrChange>
      </w:pPr>
      <w:moveTo w:id="492" w:author="Miller, Harvey J." w:date="2019-12-10T13:13:00Z">
        <w:r>
          <w:rPr>
            <w:rFonts w:ascii="Times New Roman" w:hAnsi="Times New Roman" w:cs="Times New Roman"/>
            <w:sz w:val="24"/>
            <w:szCs w:val="24"/>
          </w:rPr>
          <w:t>We would like to measure the difference of waiting time and risk of missing a bus/train between the RTI users and non-RTI users</w:t>
        </w:r>
      </w:moveTo>
      <w:ins w:id="493" w:author="Miller, Harvey J." w:date="2019-12-10T13:13:00Z">
        <w:r>
          <w:rPr>
            <w:rFonts w:ascii="Times New Roman" w:hAnsi="Times New Roman" w:cs="Times New Roman"/>
            <w:sz w:val="24"/>
            <w:szCs w:val="24"/>
          </w:rPr>
          <w:t xml:space="preserve"> based on empirical performance of the transit system</w:t>
        </w:r>
      </w:ins>
      <w:moveTo w:id="494" w:author="Miller, Harvey J." w:date="2019-12-10T13:13:00Z">
        <w:r>
          <w:rPr>
            <w:rFonts w:ascii="Times New Roman" w:hAnsi="Times New Roman" w:cs="Times New Roman"/>
            <w:sz w:val="24"/>
            <w:szCs w:val="24"/>
          </w:rPr>
          <w:t xml:space="preserve">. </w:t>
        </w:r>
      </w:moveTo>
      <w:ins w:id="495" w:author="Miller, Harvey J." w:date="2019-12-10T13:14:00Z">
        <w:r>
          <w:rPr>
            <w:rFonts w:ascii="Times New Roman" w:hAnsi="Times New Roman" w:cs="Times New Roman"/>
            <w:sz w:val="24"/>
            <w:szCs w:val="24"/>
          </w:rPr>
          <w:t xml:space="preserve"> </w:t>
        </w:r>
      </w:ins>
      <w:moveTo w:id="496" w:author="Miller, Harvey J." w:date="2019-12-10T13:13:00Z">
        <w:r>
          <w:rPr>
            <w:rFonts w:ascii="Times New Roman" w:hAnsi="Times New Roman" w:cs="Times New Roman"/>
            <w:sz w:val="24"/>
            <w:szCs w:val="24"/>
          </w:rPr>
          <w:t>Therefore, we define two measures: the missing risk and average waiting time.</w:t>
        </w:r>
      </w:moveTo>
    </w:p>
    <w:p w14:paraId="655F8379" w14:textId="77777777" w:rsidR="0014352B" w:rsidRDefault="0014352B" w:rsidP="00177AEA">
      <w:pPr>
        <w:jc w:val="both"/>
        <w:rPr>
          <w:moveTo w:id="497" w:author="Miller, Harvey J." w:date="2019-12-10T13:13:00Z"/>
          <w:rFonts w:ascii="Times New Roman" w:hAnsi="Times New Roman" w:cs="Times New Roman"/>
          <w:sz w:val="24"/>
          <w:szCs w:val="24"/>
        </w:rPr>
        <w:pPrChange w:id="498" w:author="Miller, Harvey J." w:date="2019-12-10T13:30:00Z">
          <w:pPr>
            <w:jc w:val="both"/>
          </w:pPr>
        </w:pPrChange>
      </w:pPr>
    </w:p>
    <w:p w14:paraId="1C43B710" w14:textId="77777777" w:rsidR="0014352B" w:rsidRDefault="0014352B" w:rsidP="00177AEA">
      <w:pPr>
        <w:jc w:val="both"/>
        <w:rPr>
          <w:moveTo w:id="499" w:author="Miller, Harvey J." w:date="2019-12-10T13:13:00Z"/>
          <w:rFonts w:ascii="Times New Roman" w:hAnsi="Times New Roman" w:cs="Times New Roman"/>
          <w:sz w:val="24"/>
          <w:szCs w:val="24"/>
        </w:rPr>
        <w:pPrChange w:id="500" w:author="Miller, Harvey J." w:date="2019-12-10T13:30:00Z">
          <w:pPr>
            <w:jc w:val="both"/>
          </w:pPr>
        </w:pPrChange>
      </w:pPr>
      <w:moveTo w:id="501" w:author="Miller, Harvey J." w:date="2019-12-10T13:13:00Z">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moveTo>
    </w:p>
    <w:tbl>
      <w:tblPr>
        <w:tblW w:w="4950" w:type="pct"/>
        <w:jc w:val="center"/>
        <w:tblLook w:val="04A0" w:firstRow="1" w:lastRow="0" w:firstColumn="1" w:lastColumn="0" w:noHBand="0" w:noVBand="1"/>
      </w:tblPr>
      <w:tblGrid>
        <w:gridCol w:w="474"/>
        <w:gridCol w:w="8273"/>
        <w:gridCol w:w="519"/>
      </w:tblGrid>
      <w:tr w:rsidR="0014352B" w14:paraId="4B2949B5" w14:textId="77777777" w:rsidTr="0014352B">
        <w:trPr>
          <w:trHeight w:val="580"/>
          <w:jc w:val="center"/>
        </w:trPr>
        <w:tc>
          <w:tcPr>
            <w:tcW w:w="256" w:type="pct"/>
            <w:vAlign w:val="center"/>
          </w:tcPr>
          <w:p w14:paraId="6CD2AF2F" w14:textId="77777777" w:rsidR="0014352B" w:rsidRDefault="0014352B" w:rsidP="0014352B">
            <w:pPr>
              <w:jc w:val="center"/>
              <w:rPr>
                <w:moveTo w:id="502"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77777777" w:rsidR="0014352B" w:rsidRDefault="0014352B" w:rsidP="0014352B">
            <w:pPr>
              <w:rPr>
                <w:moveTo w:id="503" w:author="Miller, Harvey J." w:date="2019-12-10T13:13:00Z"/>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89A1BCC" w14:textId="77777777" w:rsidR="0014352B" w:rsidRPr="006D08E3" w:rsidRDefault="0014352B" w:rsidP="0014352B">
            <w:pPr>
              <w:pStyle w:val="TimesNewRoman"/>
              <w:rPr>
                <w:moveTo w:id="504" w:author="Miller, Harvey J." w:date="2019-12-10T13:13:00Z"/>
                <w:rFonts w:asciiTheme="minorHAnsi" w:hAnsiTheme="minorHAnsi" w:cstheme="minorBidi"/>
                <w:sz w:val="18"/>
                <w:szCs w:val="18"/>
              </w:rPr>
            </w:pPr>
            <w:moveTo w:id="505" w:author="Miller, Harvey J." w:date="2019-12-10T13:13: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moveTo>
          </w:p>
        </w:tc>
      </w:tr>
    </w:tbl>
    <w:p w14:paraId="09FD947A" w14:textId="77777777" w:rsidR="0014352B" w:rsidRDefault="0014352B" w:rsidP="0014352B">
      <w:pPr>
        <w:spacing w:line="240" w:lineRule="auto"/>
        <w:rPr>
          <w:moveTo w:id="506" w:author="Miller, Harvey J." w:date="2019-12-10T13:13:00Z"/>
          <w:rFonts w:ascii="Times New Roman" w:eastAsia="Yu Mincho" w:hAnsi="Times New Roman" w:cs="Times New Roman"/>
          <w:sz w:val="24"/>
          <w:szCs w:val="24"/>
          <w:lang w:eastAsia="ja-JP"/>
        </w:rPr>
      </w:pPr>
      <w:moveTo w:id="507" w:author="Miller, Harvey J." w:date="2019-12-10T13:13: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moveTo>
    </w:p>
    <w:p w14:paraId="6035B920" w14:textId="77777777" w:rsidR="0014352B" w:rsidRDefault="0014352B" w:rsidP="0014352B">
      <w:pPr>
        <w:spacing w:line="240" w:lineRule="auto"/>
        <w:ind w:firstLine="720"/>
        <w:jc w:val="both"/>
        <w:rPr>
          <w:moveTo w:id="508" w:author="Miller, Harvey J." w:date="2019-12-10T13:13:00Z"/>
          <w:rFonts w:ascii="Times New Roman" w:hAnsi="Times New Roman" w:cs="Times New Roman"/>
          <w:sz w:val="24"/>
          <w:szCs w:val="24"/>
        </w:rPr>
      </w:pPr>
      <w:moveTo w:id="509" w:author="Miller, Harvey J." w:date="2019-12-10T13:13: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moveTo>
    </w:p>
    <w:p w14:paraId="080BF24C" w14:textId="77777777" w:rsidR="0014352B" w:rsidRDefault="0014352B" w:rsidP="0014352B">
      <w:pPr>
        <w:spacing w:line="240" w:lineRule="auto"/>
        <w:jc w:val="both"/>
        <w:rPr>
          <w:moveTo w:id="510" w:author="Miller, Harvey J." w:date="2019-12-10T13:13:00Z"/>
          <w:rFonts w:ascii="Times New Roman" w:hAnsi="Times New Roman" w:cs="Times New Roman"/>
          <w:sz w:val="24"/>
          <w:szCs w:val="24"/>
        </w:rPr>
      </w:pPr>
    </w:p>
    <w:p w14:paraId="4D5AEFC7" w14:textId="77777777" w:rsidR="0014352B" w:rsidRDefault="0014352B" w:rsidP="0014352B">
      <w:pPr>
        <w:spacing w:line="240" w:lineRule="auto"/>
        <w:jc w:val="both"/>
        <w:rPr>
          <w:moveTo w:id="511" w:author="Miller, Harvey J." w:date="2019-12-10T13:13:00Z"/>
          <w:rFonts w:ascii="Times New Roman" w:hAnsi="Times New Roman" w:cs="Times New Roman"/>
          <w:sz w:val="24"/>
          <w:szCs w:val="24"/>
        </w:rPr>
      </w:pPr>
      <w:moveTo w:id="512" w:author="Miller, Harvey J." w:date="2019-12-10T13:13:00Z">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moveTo>
    </w:p>
    <w:tbl>
      <w:tblPr>
        <w:tblW w:w="4950" w:type="pct"/>
        <w:jc w:val="center"/>
        <w:tblLook w:val="04A0" w:firstRow="1" w:lastRow="0" w:firstColumn="1" w:lastColumn="0" w:noHBand="0" w:noVBand="1"/>
      </w:tblPr>
      <w:tblGrid>
        <w:gridCol w:w="474"/>
        <w:gridCol w:w="8273"/>
        <w:gridCol w:w="519"/>
      </w:tblGrid>
      <w:tr w:rsidR="0014352B" w14:paraId="27ADB57F" w14:textId="77777777" w:rsidTr="0014352B">
        <w:trPr>
          <w:trHeight w:val="580"/>
          <w:jc w:val="center"/>
        </w:trPr>
        <w:tc>
          <w:tcPr>
            <w:tcW w:w="256" w:type="pct"/>
            <w:vAlign w:val="center"/>
          </w:tcPr>
          <w:p w14:paraId="34AD788A" w14:textId="77777777" w:rsidR="0014352B" w:rsidRDefault="0014352B" w:rsidP="0014352B">
            <w:pPr>
              <w:jc w:val="center"/>
              <w:rPr>
                <w:moveTo w:id="513"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77777777" w:rsidR="0014352B" w:rsidRDefault="0014352B" w:rsidP="0014352B">
            <w:pPr>
              <w:rPr>
                <w:moveTo w:id="514" w:author="Miller, Harvey J." w:date="2019-12-10T13:13:00Z"/>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65131230" w14:textId="77777777" w:rsidR="0014352B" w:rsidRPr="006D08E3" w:rsidRDefault="0014352B" w:rsidP="0014352B">
            <w:pPr>
              <w:pStyle w:val="TimesNewRoman"/>
              <w:rPr>
                <w:moveTo w:id="515" w:author="Miller, Harvey J." w:date="2019-12-10T13:13:00Z"/>
                <w:rFonts w:asciiTheme="minorHAnsi" w:hAnsiTheme="minorHAnsi" w:cstheme="minorBidi"/>
                <w:sz w:val="18"/>
                <w:szCs w:val="18"/>
              </w:rPr>
            </w:pPr>
            <w:moveTo w:id="516" w:author="Miller, Harvey J." w:date="2019-12-10T13:13: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moveTo>
          </w:p>
        </w:tc>
      </w:tr>
    </w:tbl>
    <w:p w14:paraId="4E189EDB" w14:textId="77777777" w:rsidR="0014352B" w:rsidRDefault="0014352B" w:rsidP="0014352B">
      <w:pPr>
        <w:rPr>
          <w:moveTo w:id="517" w:author="Miller, Harvey J." w:date="2019-12-10T13:13:00Z"/>
          <w:rFonts w:ascii="Times New Roman" w:hAnsi="Times New Roman" w:cs="Times New Roman"/>
          <w:sz w:val="24"/>
          <w:szCs w:val="24"/>
        </w:rPr>
      </w:pPr>
      <w:moveTo w:id="518" w:author="Miller, Harvey J." w:date="2019-12-10T13:13:00Z">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moveTo>
    </w:p>
    <w:p w14:paraId="2193099B" w14:textId="77777777" w:rsidR="0014352B" w:rsidRDefault="0014352B" w:rsidP="0014352B">
      <w:pPr>
        <w:ind w:firstLine="720"/>
        <w:rPr>
          <w:moveTo w:id="519" w:author="Miller, Harvey J." w:date="2019-12-10T13:13:00Z"/>
          <w:rFonts w:ascii="Times New Roman" w:hAnsi="Times New Roman" w:cs="Times New Roman"/>
          <w:sz w:val="24"/>
          <w:szCs w:val="24"/>
        </w:rPr>
      </w:pPr>
      <w:moveTo w:id="520" w:author="Miller, Harvey J." w:date="2019-12-10T13:13:00Z">
        <w:r>
          <w:rPr>
            <w:rFonts w:ascii="Times New Roman" w:hAnsi="Times New Roman" w:cs="Times New Roman"/>
            <w:sz w:val="24"/>
            <w:szCs w:val="24"/>
          </w:rPr>
          <w:t>Based on the actual waiting time, we define average waiting time as the mathematical expectation of waiting time’s distribution across all trips.</w:t>
        </w:r>
      </w:moveTo>
    </w:p>
    <w:tbl>
      <w:tblPr>
        <w:tblW w:w="4950" w:type="pct"/>
        <w:jc w:val="center"/>
        <w:tblLook w:val="04A0" w:firstRow="1" w:lastRow="0" w:firstColumn="1" w:lastColumn="0" w:noHBand="0" w:noVBand="1"/>
      </w:tblPr>
      <w:tblGrid>
        <w:gridCol w:w="474"/>
        <w:gridCol w:w="8273"/>
        <w:gridCol w:w="519"/>
      </w:tblGrid>
      <w:tr w:rsidR="0014352B" w14:paraId="73CE0E98" w14:textId="77777777" w:rsidTr="0014352B">
        <w:trPr>
          <w:trHeight w:val="580"/>
          <w:jc w:val="center"/>
        </w:trPr>
        <w:tc>
          <w:tcPr>
            <w:tcW w:w="256" w:type="pct"/>
            <w:vAlign w:val="center"/>
          </w:tcPr>
          <w:p w14:paraId="20E4552E" w14:textId="77777777" w:rsidR="0014352B" w:rsidRDefault="0014352B" w:rsidP="0014352B">
            <w:pPr>
              <w:jc w:val="center"/>
              <w:rPr>
                <w:moveTo w:id="521" w:author="Miller, Harvey J." w:date="2019-12-10T13:13:00Z"/>
                <w:rFonts w:ascii="Times New Roman" w:eastAsia="Yu Mincho" w:hAnsi="Times New Roman" w:cs="Times New Roman"/>
                <w:sz w:val="24"/>
                <w:szCs w:val="24"/>
                <w:lang w:eastAsia="ja-JP"/>
              </w:rPr>
            </w:pPr>
          </w:p>
        </w:tc>
        <w:tc>
          <w:tcPr>
            <w:tcW w:w="4463" w:type="pct"/>
            <w:vAlign w:val="center"/>
            <w:hideMark/>
          </w:tcPr>
          <w:p w14:paraId="72A47F54" w14:textId="77777777" w:rsidR="0014352B" w:rsidRDefault="00177AEA" w:rsidP="0014352B">
            <w:pPr>
              <w:rPr>
                <w:moveTo w:id="522" w:author="Miller, Harvey J." w:date="2019-12-10T13:13:00Z"/>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2BB5AD82" w14:textId="77777777" w:rsidR="0014352B" w:rsidRPr="006D08E3" w:rsidRDefault="0014352B" w:rsidP="0014352B">
            <w:pPr>
              <w:pStyle w:val="TimesNewRoman"/>
              <w:rPr>
                <w:moveTo w:id="523" w:author="Miller, Harvey J." w:date="2019-12-10T13:13:00Z"/>
                <w:rFonts w:asciiTheme="minorHAnsi" w:hAnsiTheme="minorHAnsi" w:cstheme="minorBidi"/>
                <w:sz w:val="18"/>
                <w:szCs w:val="18"/>
              </w:rPr>
            </w:pPr>
            <w:moveTo w:id="524" w:author="Miller, Harvey J." w:date="2019-12-10T13:13: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moveTo>
          </w:p>
        </w:tc>
      </w:tr>
    </w:tbl>
    <w:p w14:paraId="4312CA2A" w14:textId="77777777" w:rsidR="0014352B" w:rsidRDefault="0014352B" w:rsidP="0014352B">
      <w:pPr>
        <w:rPr>
          <w:moveTo w:id="525" w:author="Miller, Harvey J." w:date="2019-12-10T13:13:00Z"/>
          <w:rFonts w:ascii="Times New Roman" w:hAnsi="Times New Roman" w:cs="Times New Roman"/>
          <w:sz w:val="24"/>
          <w:szCs w:val="24"/>
        </w:rPr>
      </w:pPr>
      <w:moveTo w:id="526" w:author="Miller, Harvey J." w:date="2019-12-10T13:13:00Z">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moveTo>
    </w:p>
    <w:moveToRangeEnd w:id="485"/>
    <w:p w14:paraId="5D7E8764" w14:textId="5546901F" w:rsidR="006D5AFB" w:rsidDel="00816A10" w:rsidRDefault="006D5AFB" w:rsidP="00816A10">
      <w:pPr>
        <w:spacing w:line="256" w:lineRule="auto"/>
        <w:rPr>
          <w:del w:id="527" w:author="Miller, Harvey J." w:date="2019-12-10T13:37:00Z"/>
          <w:rFonts w:ascii="Times New Roman" w:hAnsi="Times New Roman" w:cs="Times New Roman"/>
          <w:sz w:val="24"/>
          <w:szCs w:val="24"/>
          <w:u w:val="single"/>
        </w:rPr>
        <w:pPrChange w:id="528" w:author="Miller, Harvey J." w:date="2019-12-10T13:36:00Z">
          <w:pPr>
            <w:pStyle w:val="ListParagraph"/>
            <w:numPr>
              <w:numId w:val="9"/>
            </w:numPr>
            <w:spacing w:line="256" w:lineRule="auto"/>
            <w:ind w:left="360" w:hanging="360"/>
          </w:pPr>
        </w:pPrChange>
      </w:pPr>
    </w:p>
    <w:p w14:paraId="0F13D88C" w14:textId="77777777" w:rsidR="00816A10" w:rsidRDefault="00816A10" w:rsidP="006D5AFB">
      <w:pPr>
        <w:ind w:firstLine="720"/>
        <w:jc w:val="both"/>
        <w:rPr>
          <w:ins w:id="529" w:author="Miller, Harvey J." w:date="2019-12-10T13:37:00Z"/>
          <w:rFonts w:ascii="Times New Roman" w:hAnsi="Times New Roman" w:cs="Times New Roman"/>
          <w:sz w:val="24"/>
          <w:szCs w:val="24"/>
        </w:rPr>
      </w:pPr>
    </w:p>
    <w:p w14:paraId="00581A41" w14:textId="255A10A9" w:rsidR="006550FB" w:rsidRPr="00816A10" w:rsidRDefault="00816A10" w:rsidP="00816A10">
      <w:pPr>
        <w:spacing w:line="256" w:lineRule="auto"/>
        <w:rPr>
          <w:rFonts w:ascii="Times New Roman" w:hAnsi="Times New Roman" w:cs="Times New Roman"/>
          <w:b/>
          <w:sz w:val="24"/>
          <w:szCs w:val="24"/>
          <w:u w:val="single"/>
          <w:rPrChange w:id="530" w:author="Miller, Harvey J." w:date="2019-12-10T13:36:00Z">
            <w:rPr/>
          </w:rPrChange>
        </w:rPr>
        <w:pPrChange w:id="531" w:author="Miller, Harvey J." w:date="2019-12-10T13:36:00Z">
          <w:pPr>
            <w:pStyle w:val="ListParagraph"/>
            <w:numPr>
              <w:numId w:val="9"/>
            </w:numPr>
            <w:spacing w:line="256" w:lineRule="auto"/>
            <w:ind w:left="360" w:hanging="360"/>
          </w:pPr>
        </w:pPrChange>
      </w:pPr>
      <w:commentRangeStart w:id="532"/>
      <w:ins w:id="533" w:author="Miller, Harvey J." w:date="2019-12-10T13:37:00Z">
        <w:r>
          <w:rPr>
            <w:rFonts w:ascii="Times New Roman" w:hAnsi="Times New Roman" w:cs="Times New Roman"/>
            <w:b/>
            <w:sz w:val="24"/>
            <w:szCs w:val="24"/>
          </w:rPr>
          <w:t xml:space="preserve">4. </w:t>
        </w:r>
      </w:ins>
      <w:r w:rsidR="006550FB" w:rsidRPr="00816A10">
        <w:rPr>
          <w:rFonts w:ascii="Times New Roman" w:hAnsi="Times New Roman" w:cs="Times New Roman"/>
          <w:b/>
          <w:sz w:val="24"/>
          <w:szCs w:val="24"/>
          <w:u w:val="single"/>
          <w:rPrChange w:id="534" w:author="Miller, Harvey J." w:date="2019-12-10T13:36:00Z">
            <w:rPr/>
          </w:rPrChange>
        </w:rPr>
        <w:t>Analysis</w:t>
      </w:r>
      <w:commentRangeEnd w:id="532"/>
      <w:r>
        <w:rPr>
          <w:rStyle w:val="CommentReference"/>
        </w:rPr>
        <w:commentReference w:id="532"/>
      </w:r>
    </w:p>
    <w:p w14:paraId="4EF3EE07" w14:textId="49321FCE"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535" w:author="Miller, Harvey J." w:date="2019-12-10T13:38:00Z">
        <w:r w:rsidR="00816A10">
          <w:rPr>
            <w:rFonts w:ascii="Times New Roman" w:hAnsi="Times New Roman" w:cs="Times New Roman"/>
            <w:sz w:val="24"/>
            <w:szCs w:val="24"/>
          </w:rPr>
          <w:t xml:space="preserve">its </w:t>
        </w:r>
      </w:ins>
      <w:del w:id="536"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537" w:author="Miller, Harvey J." w:date="2019-12-10T13:38:00Z">
        <w:r w:rsidR="00816A10">
          <w:rPr>
            <w:rFonts w:ascii="Times New Roman" w:hAnsi="Times New Roman" w:cs="Times New Roman"/>
            <w:sz w:val="24"/>
            <w:szCs w:val="24"/>
          </w:rPr>
          <w:t>(</w:t>
        </w:r>
      </w:ins>
      <w:del w:id="538"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539" w:author="Miller, Harvey J." w:date="2019-12-10T13:38:00Z">
        <w:r w:rsidR="00816A10">
          <w:rPr>
            <w:rFonts w:ascii="Times New Roman" w:hAnsi="Times New Roman" w:cs="Times New Roman"/>
            <w:sz w:val="24"/>
            <w:szCs w:val="24"/>
          </w:rPr>
          <w:t xml:space="preserve">) and </w:t>
        </w:r>
      </w:ins>
      <w:del w:id="540"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541" w:author="Miller, Harvey J." w:date="2019-12-10T13:39:00Z">
        <w:r w:rsidR="00816A10">
          <w:rPr>
            <w:rFonts w:ascii="Times New Roman" w:hAnsi="Times New Roman" w:cs="Times New Roman"/>
            <w:sz w:val="24"/>
            <w:szCs w:val="24"/>
          </w:rPr>
          <w:t>(</w:t>
        </w:r>
      </w:ins>
      <w:del w:id="542"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543" w:author="Miller, Harvey J." w:date="2019-12-10T13:39:00Z">
        <w:r w:rsidR="00816A10">
          <w:rPr>
            <w:rFonts w:ascii="Times New Roman" w:hAnsi="Times New Roman" w:cs="Times New Roman"/>
            <w:sz w:val="24"/>
            <w:szCs w:val="24"/>
          </w:rPr>
          <w:t>).  I</w:t>
        </w:r>
      </w:ins>
      <w:del w:id="544" w:author="Miller, Harvey J." w:date="2019-12-10T13:39:00Z">
        <w:r w:rsidR="006D5AFB" w:rsidDel="00816A10">
          <w:rPr>
            <w:rFonts w:ascii="Times New Roman" w:hAnsi="Times New Roman" w:cs="Times New Roman"/>
            <w:sz w:val="24"/>
            <w:szCs w:val="24"/>
          </w:rPr>
          <w:delText>, and</w:delText>
        </w:r>
        <w:r w:rsidR="006D5AFB" w:rsidRPr="006D5AFB" w:rsidDel="00816A10">
          <w:rPr>
            <w:rFonts w:ascii="Times New Roman" w:hAnsi="Times New Roman" w:cs="Times New Roman"/>
            <w:sz w:val="24"/>
            <w:szCs w:val="24"/>
          </w:rPr>
          <w:delText xml:space="preserve">; </w:delText>
        </w:r>
      </w:del>
      <w:del w:id="545" w:author="Miller, Harvey J." w:date="2019-12-10T13:38:00Z">
        <w:r w:rsidR="006D5AFB" w:rsidRPr="006D5AFB" w:rsidDel="00816A10">
          <w:rPr>
            <w:rFonts w:ascii="Times New Roman" w:hAnsi="Times New Roman" w:cs="Times New Roman"/>
            <w:sz w:val="24"/>
            <w:szCs w:val="24"/>
          </w:rPr>
          <w:delText xml:space="preserve"> </w:delText>
        </w:r>
      </w:del>
      <w:del w:id="546" w:author="Miller, Harvey J." w:date="2019-12-10T13:39:00Z">
        <w:r w:rsidR="006D5AFB" w:rsidRPr="006D5AFB" w:rsidDel="00816A10">
          <w:rPr>
            <w:rFonts w:ascii="Times New Roman" w:hAnsi="Times New Roman" w:cs="Times New Roman"/>
            <w:sz w:val="24"/>
            <w:szCs w:val="24"/>
          </w:rPr>
          <w:delText>iii) i</w:delText>
        </w:r>
      </w:del>
      <w:r w:rsidR="006D5AFB" w:rsidRPr="006D5AFB">
        <w:rPr>
          <w:rFonts w:ascii="Times New Roman" w:hAnsi="Times New Roman" w:cs="Times New Roman"/>
          <w:sz w:val="24"/>
          <w:szCs w:val="24"/>
        </w:rPr>
        <w:t xml:space="preserve">t </w:t>
      </w:r>
      <w:ins w:id="547" w:author="Miller, Harvey J." w:date="2019-12-10T13:39:00Z">
        <w:r w:rsidR="00816A10">
          <w:rPr>
            <w:rFonts w:ascii="Times New Roman" w:hAnsi="Times New Roman" w:cs="Times New Roman"/>
            <w:sz w:val="24"/>
            <w:szCs w:val="24"/>
          </w:rPr>
          <w:t xml:space="preserve">also </w:t>
        </w:r>
      </w:ins>
      <w:r w:rsidR="006D5AFB" w:rsidRPr="006D5AFB">
        <w:rPr>
          <w:rFonts w:ascii="Times New Roman" w:hAnsi="Times New Roman" w:cs="Times New Roman"/>
          <w:sz w:val="24"/>
          <w:szCs w:val="24"/>
        </w:rPr>
        <w:t>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lang w:eastAsia="en-US"/>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548" w:name="_Ref18228043"/>
      <w:r>
        <w:t xml:space="preserve">Figure </w:t>
      </w:r>
      <w:fldSimple w:instr=" SEQ Figure \* ARABIC ">
        <w:r>
          <w:rPr>
            <w:noProof/>
          </w:rPr>
          <w:t>6</w:t>
        </w:r>
      </w:fldSimple>
      <w:bookmarkEnd w:id="548"/>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48680B0"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549"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550" w:author="Miller, Harvey J." w:date="2019-12-10T13:40:00Z">
        <w:r w:rsidR="00816A10">
          <w:rPr>
            <w:rFonts w:ascii="Times New Roman" w:hAnsi="Times New Roman" w:cs="Times New Roman"/>
            <w:sz w:val="24"/>
            <w:szCs w:val="24"/>
          </w:rPr>
          <w:t xml:space="preserve">time </w:t>
        </w:r>
      </w:ins>
      <w:del w:id="551"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552"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55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55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554"/>
            <w:r w:rsidR="0031733F">
              <w:rPr>
                <w:rStyle w:val="CommentReference"/>
              </w:rPr>
              <w:commentReference w:id="554"/>
            </w:r>
            <w:r w:rsidR="000831FD">
              <w:rPr>
                <w:rStyle w:val="CommentReference"/>
              </w:rPr>
              <w:commentReference w:id="553"/>
            </w:r>
          </w:p>
        </w:tc>
      </w:tr>
      <w:commentRangeEnd w:id="55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555" w:name="_Ref15136477"/>
      <w:r>
        <w:t xml:space="preserve">Table </w:t>
      </w:r>
      <w:fldSimple w:instr=" SEQ Table \* ARABIC ">
        <w:r>
          <w:rPr>
            <w:noProof/>
          </w:rPr>
          <w:t>2</w:t>
        </w:r>
      </w:fldSimple>
      <w:bookmarkEnd w:id="555"/>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lang w:eastAsia="en-US"/>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lang w:eastAsia="en-US"/>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556" w:name="_Ref18339654"/>
      <w:commentRangeStart w:id="55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55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557"/>
      <w:r>
        <w:rPr>
          <w:rStyle w:val="CommentReference"/>
        </w:rPr>
        <w:commentReference w:id="557"/>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558" w:author="Miller, Harvey J." w:date="2019-12-10T13:41:00Z">
        <w:r w:rsidR="00745E73">
          <w:rPr>
            <w:rFonts w:ascii="Times New Roman" w:hAnsi="Times New Roman" w:cs="Times New Roman"/>
            <w:sz w:val="24"/>
            <w:szCs w:val="24"/>
          </w:rPr>
          <w:t>note these are based on overall performance.  T</w:t>
        </w:r>
      </w:ins>
      <w:del w:id="559"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560" w:author="Miller, Harvey J." w:date="2019-12-10T13:41:00Z">
        <w:r w:rsidR="00745E73">
          <w:rPr>
            <w:rFonts w:ascii="Times New Roman" w:hAnsi="Times New Roman" w:cs="Times New Roman"/>
            <w:sz w:val="24"/>
            <w:szCs w:val="24"/>
          </w:rPr>
          <w:t xml:space="preserve">these </w:t>
        </w:r>
      </w:ins>
      <w:del w:id="561"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562"/>
      <w:r w:rsidR="00F82824">
        <w:t>This suggests that PT is more sensitive to the headway</w:t>
      </w:r>
      <w:r w:rsidR="005F6743">
        <w:t xml:space="preserve"> and delays than ST</w:t>
      </w:r>
      <w:ins w:id="563" w:author="Miller, Harvey J." w:date="2019-12-10T13:43:00Z">
        <w:r w:rsidR="00745E73">
          <w:t>.</w:t>
        </w:r>
      </w:ins>
      <w:del w:id="564"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562"/>
        <w:r w:rsidDel="00745E73">
          <w:rPr>
            <w:rStyle w:val="CommentReference"/>
            <w:rFonts w:asciiTheme="minorHAnsi" w:hAnsiTheme="minorHAnsi" w:cstheme="minorBidi"/>
          </w:rPr>
          <w:commentReference w:id="562"/>
        </w:r>
      </w:del>
    </w:p>
    <w:p w14:paraId="7A96F31E" w14:textId="77777777" w:rsidR="00F82824" w:rsidRDefault="00F82824" w:rsidP="00F82824">
      <w:pPr>
        <w:pStyle w:val="IndentTimesNewRoman"/>
        <w:keepNext/>
        <w:ind w:firstLine="0"/>
      </w:pPr>
      <w:r>
        <w:rPr>
          <w:noProof/>
          <w:lang w:eastAsia="en-US"/>
        </w:rPr>
        <w:drawing>
          <wp:inline distT="0" distB="0" distL="0" distR="0" wp14:anchorId="426CBEE0" wp14:editId="23E3080B">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565" w:name="_Ref11510776"/>
      <w:commentRangeStart w:id="56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565"/>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566"/>
      <w:r w:rsidR="002501BF">
        <w:rPr>
          <w:rStyle w:val="CommentReference"/>
        </w:rPr>
        <w:commentReference w:id="566"/>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lang w:eastAsia="en-US"/>
        </w:rPr>
        <w:lastRenderedPageBreak/>
        <w:drawing>
          <wp:inline distT="0" distB="0" distL="0" distR="0" wp14:anchorId="0EB7D0F6" wp14:editId="4762E7AE">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567" w:name="_Ref24372002"/>
      <w:commentRangeStart w:id="568"/>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567"/>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568"/>
      <w:r w:rsidR="002501BF">
        <w:rPr>
          <w:rStyle w:val="CommentReference"/>
        </w:rPr>
        <w:commentReference w:id="568"/>
      </w:r>
    </w:p>
    <w:p w14:paraId="58DA341B" w14:textId="48BCA31B"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lang w:eastAsia="en-US"/>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lang w:eastAsia="en-US"/>
        </w:rPr>
        <w:drawing>
          <wp:inline distT="0" distB="0" distL="0" distR="0" wp14:anchorId="48C8958A" wp14:editId="3CCC6275">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687A7817" w:rsidR="00952DE0" w:rsidRPr="00214628" w:rsidRDefault="00952DE0" w:rsidP="00952DE0">
      <w:pPr>
        <w:pStyle w:val="IndentTimesNewRoman"/>
        <w:ind w:firstLine="0"/>
        <w:jc w:val="center"/>
      </w:pPr>
      <w:bookmarkStart w:id="569" w:name="_Ref21939313"/>
      <w:commentRangeStart w:id="570"/>
      <w:commentRangeStart w:id="571"/>
      <w:r w:rsidRPr="00214628">
        <w:t xml:space="preserve">Figure </w:t>
      </w:r>
      <w:fldSimple w:instr=" SEQ Figure \* ARABIC ">
        <w:r>
          <w:rPr>
            <w:noProof/>
          </w:rPr>
          <w:t>11</w:t>
        </w:r>
      </w:fldSimple>
      <w:bookmarkEnd w:id="569"/>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570"/>
      <w:r w:rsidR="0040511B">
        <w:rPr>
          <w:rStyle w:val="CommentReference"/>
          <w:rFonts w:asciiTheme="minorHAnsi" w:hAnsiTheme="minorHAnsi" w:cstheme="minorBidi"/>
        </w:rPr>
        <w:commentReference w:id="570"/>
      </w:r>
      <w:commentRangeEnd w:id="571"/>
      <w:r w:rsidR="003E045A">
        <w:rPr>
          <w:rStyle w:val="CommentReference"/>
          <w:rFonts w:asciiTheme="minorHAnsi" w:hAnsiTheme="minorHAnsi" w:cstheme="minorBidi"/>
        </w:rPr>
        <w:commentReference w:id="571"/>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1F8F02BB" w14:textId="417AE32B"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572"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573" w:author="Miller, Harvey J." w:date="2019-12-10T13:47:00Z">
        <w:r w:rsidDel="00BA0088">
          <w:rPr>
            <w:rFonts w:ascii="Times New Roman" w:hAnsi="Times New Roman" w:cs="Times New Roman"/>
            <w:sz w:val="24"/>
            <w:szCs w:val="24"/>
          </w:rPr>
          <w:delText xml:space="preserve"> becomes</w:delText>
        </w:r>
      </w:del>
      <w:r>
        <w:rPr>
          <w:rFonts w:ascii="Times New Roman" w:hAnsi="Times New Roman" w:cs="Times New Roman"/>
          <w:sz w:val="24"/>
          <w:szCs w:val="24"/>
        </w:rPr>
        <w:t xml:space="preserve">. </w:t>
      </w:r>
      <w:r w:rsidR="00863093">
        <w:rPr>
          <w:rFonts w:ascii="Times New Roman" w:hAnsi="Times New Roman" w:cs="Times New Roman"/>
          <w:sz w:val="24"/>
          <w:szCs w:val="24"/>
        </w:rPr>
        <w:t>Because</w:t>
      </w:r>
      <w:del w:id="574" w:author="Miller, Harvey J." w:date="2019-12-10T13:47:00Z">
        <w:r w:rsidR="00863093" w:rsidDel="00BA0088">
          <w:rPr>
            <w:rFonts w:ascii="Times New Roman" w:hAnsi="Times New Roman" w:cs="Times New Roman"/>
            <w:sz w:val="24"/>
            <w:szCs w:val="24"/>
          </w:rPr>
          <w:delText xml:space="preserve"> most</w:delText>
        </w:r>
      </w:del>
      <w:r w:rsidR="00863093">
        <w:rPr>
          <w:rFonts w:ascii="Times New Roman" w:hAnsi="Times New Roman" w:cs="Times New Roman"/>
          <w:sz w:val="24"/>
          <w:szCs w:val="24"/>
        </w:rPr>
        <w:t xml:space="preserve"> PT </w:t>
      </w:r>
      <w:commentRangeStart w:id="575"/>
      <w:commentRangeStart w:id="576"/>
      <w:r w:rsidR="00863093">
        <w:rPr>
          <w:rFonts w:ascii="Times New Roman" w:hAnsi="Times New Roman" w:cs="Times New Roman"/>
          <w:sz w:val="24"/>
          <w:szCs w:val="24"/>
        </w:rPr>
        <w:t>trips are synchronized</w:t>
      </w:r>
      <w:ins w:id="577" w:author="Miller, Harvey J." w:date="2019-12-10T13:47:00Z">
        <w:r w:rsidR="00BA0088">
          <w:rPr>
            <w:rFonts w:ascii="Times New Roman" w:hAnsi="Times New Roman" w:cs="Times New Roman"/>
            <w:sz w:val="24"/>
            <w:szCs w:val="24"/>
          </w:rPr>
          <w:t xml:space="preserve"> to RTI</w:t>
        </w:r>
      </w:ins>
      <w:r w:rsidR="00863093">
        <w:rPr>
          <w:rFonts w:ascii="Times New Roman" w:hAnsi="Times New Roman" w:cs="Times New Roman"/>
          <w:sz w:val="24"/>
          <w:szCs w:val="24"/>
        </w:rPr>
        <w:t xml:space="preserve">, they are more sensitive </w:t>
      </w:r>
      <w:ins w:id="578" w:author="Miller, Harvey J." w:date="2019-12-10T13:50:00Z">
        <w:r w:rsidR="00BA0088">
          <w:rPr>
            <w:rFonts w:ascii="Times New Roman" w:hAnsi="Times New Roman" w:cs="Times New Roman"/>
            <w:sz w:val="24"/>
            <w:szCs w:val="24"/>
          </w:rPr>
          <w:t xml:space="preserve">to </w:t>
        </w:r>
      </w:ins>
      <w:del w:id="579" w:author="Miller, Harvey J." w:date="2019-12-10T13:50:00Z">
        <w:r w:rsidR="00863093" w:rsidDel="00BA0088">
          <w:rPr>
            <w:rFonts w:ascii="Times New Roman" w:hAnsi="Times New Roman" w:cs="Times New Roman"/>
            <w:sz w:val="24"/>
            <w:szCs w:val="24"/>
          </w:rPr>
          <w:delText xml:space="preserve">of the </w:delText>
        </w:r>
      </w:del>
      <w:r w:rsidR="00863093">
        <w:rPr>
          <w:rFonts w:ascii="Times New Roman" w:hAnsi="Times New Roman" w:cs="Times New Roman"/>
          <w:sz w:val="24"/>
          <w:szCs w:val="24"/>
        </w:rPr>
        <w:t>reclaimed/discontinuity delay</w:t>
      </w:r>
      <w:ins w:id="580" w:author="Miller, Harvey J." w:date="2019-12-10T13:50:00Z">
        <w:r w:rsidR="00BA0088">
          <w:rPr>
            <w:rFonts w:ascii="Times New Roman" w:hAnsi="Times New Roman" w:cs="Times New Roman"/>
            <w:sz w:val="24"/>
            <w:szCs w:val="24"/>
          </w:rPr>
          <w:t>s</w:t>
        </w:r>
      </w:ins>
      <w:r w:rsidR="00863093">
        <w:rPr>
          <w:rFonts w:ascii="Times New Roman" w:hAnsi="Times New Roman" w:cs="Times New Roman"/>
          <w:sz w:val="24"/>
          <w:szCs w:val="24"/>
        </w:rPr>
        <w:t xml:space="preserve">; </w:t>
      </w:r>
      <w:del w:id="581"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582" w:author="Miller, Harvey J." w:date="2019-12-10T13:50:00Z">
        <w:r w:rsidR="00BA0088">
          <w:rPr>
            <w:rFonts w:ascii="Times New Roman" w:hAnsi="Times New Roman" w:cs="Times New Roman"/>
            <w:sz w:val="24"/>
            <w:szCs w:val="24"/>
          </w:rPr>
          <w:t xml:space="preserve">RTI has greater chance </w:t>
        </w:r>
      </w:ins>
      <w:ins w:id="583" w:author="Miller, Harvey J." w:date="2019-12-10T13:58:00Z">
        <w:r w:rsidR="00AC37E5">
          <w:rPr>
            <w:rFonts w:ascii="Times New Roman" w:hAnsi="Times New Roman" w:cs="Times New Roman"/>
            <w:sz w:val="24"/>
            <w:szCs w:val="24"/>
          </w:rPr>
          <w:t xml:space="preserve">the </w:t>
        </w:r>
      </w:ins>
      <w:del w:id="584" w:author="Miller, Harvey J." w:date="2019-12-10T13:50:00Z">
        <w:r w:rsidDel="00BA0088">
          <w:rPr>
            <w:rFonts w:ascii="Times New Roman" w:hAnsi="Times New Roman" w:cs="Times New Roman"/>
            <w:sz w:val="24"/>
            <w:szCs w:val="24"/>
          </w:rPr>
          <w:delText>bus could be more likely to accelerate to catch up the delay</w:delText>
        </w:r>
      </w:del>
      <w:del w:id="585" w:author="Miller, Harvey J." w:date="2019-12-10T13:58:00Z">
        <w:r w:rsidDel="00AC37E5">
          <w:rPr>
            <w:rFonts w:ascii="Times New Roman" w:hAnsi="Times New Roman" w:cs="Times New Roman"/>
            <w:sz w:val="24"/>
            <w:szCs w:val="24"/>
          </w:rPr>
          <w:delText xml:space="preserve">, </w:delText>
        </w:r>
      </w:del>
      <w:del w:id="586"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del w:id="587"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588" w:author="Miller, Harvey J." w:date="2019-12-10T13:45:00Z">
        <w:r w:rsidR="00BA0088">
          <w:rPr>
            <w:rFonts w:ascii="Times New Roman" w:hAnsi="Times New Roman" w:cs="Times New Roman"/>
            <w:sz w:val="24"/>
            <w:szCs w:val="24"/>
          </w:rPr>
          <w:t xml:space="preserve">to </w:t>
        </w:r>
      </w:ins>
      <w:r>
        <w:rPr>
          <w:rFonts w:ascii="Times New Roman" w:hAnsi="Times New Roman" w:cs="Times New Roman"/>
          <w:sz w:val="24"/>
          <w:szCs w:val="24"/>
        </w:rPr>
        <w:t xml:space="preserve">miss the target bus. </w:t>
      </w:r>
    </w:p>
    <w:p w14:paraId="5B7CD286" w14:textId="4AC69FE2" w:rsidR="00A56F2C" w:rsidRDefault="007B087E" w:rsidP="00863093">
      <w:pPr>
        <w:spacing w:line="256" w:lineRule="auto"/>
        <w:ind w:firstLine="720"/>
        <w:jc w:val="both"/>
        <w:rPr>
          <w:rFonts w:ascii="Times New Roman" w:hAnsi="Times New Roman" w:cs="Times New Roman"/>
          <w:sz w:val="24"/>
          <w:szCs w:val="24"/>
        </w:rPr>
      </w:pPr>
      <w:commentRangeStart w:id="589"/>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longer walking time lowers average waiting time since the risk of missing a bus decrea</w:t>
      </w:r>
      <w:r w:rsidR="00283D20">
        <w:rPr>
          <w:rFonts w:ascii="Times New Roman" w:hAnsi="Times New Roman" w:cs="Times New Roman"/>
          <w:sz w:val="24"/>
          <w:szCs w:val="24"/>
        </w:rPr>
        <w:t xml:space="preserve">ses with distance from a stop. This is </w:t>
      </w:r>
      <w:r w:rsidR="009B7776">
        <w:rPr>
          <w:rFonts w:ascii="Times New Roman" w:hAnsi="Times New Roman" w:cs="Times New Roman"/>
          <w:sz w:val="24"/>
          <w:szCs w:val="24"/>
        </w:rPr>
        <w:t xml:space="preserve">because most GT trips are </w:t>
      </w:r>
      <w:r w:rsidR="00863093">
        <w:rPr>
          <w:rFonts w:ascii="Times New Roman" w:hAnsi="Times New Roman" w:cs="Times New Roman"/>
          <w:sz w:val="24"/>
          <w:szCs w:val="24"/>
        </w:rPr>
        <w:t xml:space="preserve">desynchronized </w:t>
      </w:r>
      <w:del w:id="590"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591" w:author="Liu, Luyu" w:date="2019-12-08T23:05:00Z">
        <w:r w:rsidR="001D5524">
          <w:rPr>
            <w:rFonts w:ascii="Times New Roman" w:hAnsi="Times New Roman" w:cs="Times New Roman"/>
            <w:sz w:val="24"/>
            <w:szCs w:val="24"/>
          </w:rPr>
          <w:t>due 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 if the bus is moreover delayed during the walking time, some desynchronized</w:t>
      </w:r>
      <w:r w:rsidR="004B0C44">
        <w:rPr>
          <w:rFonts w:ascii="Times New Roman" w:hAnsi="Times New Roman" w:cs="Times New Roman"/>
          <w:sz w:val="24"/>
          <w:szCs w:val="24"/>
        </w:rPr>
        <w:t xml:space="preserve"> </w:t>
      </w:r>
      <w:r w:rsidR="00106F95">
        <w:rPr>
          <w:rFonts w:ascii="Times New Roman" w:hAnsi="Times New Roman" w:cs="Times New Roman"/>
          <w:sz w:val="24"/>
          <w:szCs w:val="24"/>
        </w:rPr>
        <w:t xml:space="preserve">trips </w:t>
      </w:r>
      <w:r w:rsidR="009B7776">
        <w:rPr>
          <w:rFonts w:ascii="Times New Roman" w:hAnsi="Times New Roman" w:cs="Times New Roman"/>
          <w:sz w:val="24"/>
          <w:szCs w:val="24"/>
        </w:rPr>
        <w:t>will synchronize again because the delay will 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during the longer walking time to the stop, the bus could be also more likely to delay more, making GT users </w:t>
      </w:r>
      <w:r w:rsidR="0040687A">
        <w:rPr>
          <w:rFonts w:ascii="Times New Roman" w:hAnsi="Times New Roman" w:cs="Times New Roman"/>
          <w:sz w:val="24"/>
          <w:szCs w:val="24"/>
        </w:rPr>
        <w:t xml:space="preserve">resynchronize with the target bus. </w:t>
      </w:r>
      <w:commentRangeEnd w:id="589"/>
      <w:r w:rsidR="00AC37E5">
        <w:rPr>
          <w:rStyle w:val="CommentReference"/>
        </w:rPr>
        <w:commentReference w:id="589"/>
      </w:r>
    </w:p>
    <w:p w14:paraId="46FE4387" w14:textId="5BE7835E"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r w:rsidR="001D489C">
        <w:rPr>
          <w:rFonts w:ascii="Times New Roman" w:hAnsi="Times New Roman" w:cs="Times New Roman"/>
          <w:sz w:val="24"/>
          <w:szCs w:val="24"/>
        </w:rPr>
        <w:t>l</w:t>
      </w:r>
      <w:r>
        <w:rPr>
          <w:rFonts w:ascii="Times New Roman" w:hAnsi="Times New Roman" w:cs="Times New Roman"/>
          <w:sz w:val="24"/>
          <w:szCs w:val="24"/>
        </w:rPr>
        <w:t xml:space="preserve">onger walking distance/time will destabilize the synchronization process in </w:t>
      </w:r>
      <w:r w:rsidR="00272D44">
        <w:rPr>
          <w:rFonts w:ascii="Times New Roman" w:hAnsi="Times New Roman" w:cs="Times New Roman"/>
          <w:sz w:val="24"/>
          <w:szCs w:val="24"/>
        </w:rPr>
        <w:t>two</w:t>
      </w:r>
      <w:r>
        <w:rPr>
          <w:rFonts w:ascii="Times New Roman" w:hAnsi="Times New Roman" w:cs="Times New Roman"/>
          <w:sz w:val="24"/>
          <w:szCs w:val="24"/>
        </w:rPr>
        <w:t xml:space="preserve"> </w:t>
      </w:r>
      <w:r w:rsidRPr="00F208B5">
        <w:rPr>
          <w:rFonts w:ascii="Times New Roman" w:hAnsi="Times New Roman" w:cs="Times New Roman"/>
          <w:i/>
          <w:sz w:val="24"/>
          <w:szCs w:val="24"/>
        </w:rPr>
        <w:t>directions</w:t>
      </w:r>
      <w:r>
        <w:rPr>
          <w:rFonts w:ascii="Times New Roman" w:hAnsi="Times New Roman" w:cs="Times New Roman"/>
          <w:sz w:val="24"/>
          <w:szCs w:val="24"/>
        </w:rPr>
        <w:t>, namely more delay or less delay during the walking process</w:t>
      </w:r>
      <w:r w:rsidR="00764E49">
        <w:rPr>
          <w:rFonts w:ascii="Times New Roman" w:hAnsi="Times New Roman" w:cs="Times New Roman"/>
          <w:sz w:val="24"/>
          <w:szCs w:val="24"/>
        </w:rPr>
        <w:t>.</w:t>
      </w:r>
      <w:r>
        <w:rPr>
          <w:rFonts w:ascii="Times New Roman" w:hAnsi="Times New Roman" w:cs="Times New Roman"/>
          <w:sz w:val="24"/>
          <w:szCs w:val="24"/>
        </w:rPr>
        <w:t xml:space="preserve"> </w:t>
      </w:r>
      <w:r w:rsidR="001D489C">
        <w:rPr>
          <w:rFonts w:ascii="Times New Roman" w:hAnsi="Times New Roman" w:cs="Times New Roman"/>
          <w:sz w:val="24"/>
          <w:szCs w:val="24"/>
        </w:rPr>
        <w:t>PT and GT are the two polar of RTI-based TPSs</w:t>
      </w:r>
      <w:ins w:id="592" w:author="Liu, Luyu" w:date="2019-12-08T23:06:00Z">
        <w:r w:rsidR="00665C1E">
          <w:rPr>
            <w:rFonts w:ascii="Times New Roman" w:hAnsi="Times New Roman" w:cs="Times New Roman"/>
            <w:sz w:val="24"/>
            <w:szCs w:val="24"/>
          </w:rPr>
          <w:t>: PT</w:t>
        </w:r>
      </w:ins>
      <w:r w:rsidR="00E845D3">
        <w:rPr>
          <w:rFonts w:ascii="Times New Roman" w:hAnsi="Times New Roman" w:cs="Times New Roman"/>
          <w:sz w:val="24"/>
          <w:szCs w:val="24"/>
        </w:rPr>
        <w:t xml:space="preserve"> with the </w:t>
      </w:r>
      <w:r w:rsidR="00272D44">
        <w:rPr>
          <w:rFonts w:ascii="Times New Roman" w:hAnsi="Times New Roman" w:cs="Times New Roman"/>
          <w:sz w:val="24"/>
          <w:szCs w:val="24"/>
        </w:rPr>
        <w:t>highest</w:t>
      </w:r>
      <w:ins w:id="593" w:author="Liu, Luyu" w:date="2019-12-08T23:06:00Z">
        <w:r w:rsidR="00665C1E">
          <w:rPr>
            <w:rFonts w:ascii="Times New Roman" w:hAnsi="Times New Roman" w:cs="Times New Roman"/>
            <w:sz w:val="24"/>
            <w:szCs w:val="24"/>
          </w:rPr>
          <w:t xml:space="preserve"> and </w:t>
        </w:r>
      </w:ins>
      <w:del w:id="594" w:author="Liu, Luyu" w:date="2019-12-08T23:06:00Z">
        <w:r w:rsidR="00272D44" w:rsidDel="00665C1E">
          <w:rPr>
            <w:rFonts w:ascii="Times New Roman" w:hAnsi="Times New Roman" w:cs="Times New Roman"/>
            <w:sz w:val="24"/>
            <w:szCs w:val="24"/>
          </w:rPr>
          <w:delText>/</w:delText>
        </w:r>
      </w:del>
      <w:ins w:id="595" w:author="Liu, Luyu" w:date="2019-12-08T23:06:00Z">
        <w:r w:rsidR="00665C1E">
          <w:rPr>
            <w:rFonts w:ascii="Times New Roman" w:hAnsi="Times New Roman" w:cs="Times New Roman"/>
            <w:sz w:val="24"/>
            <w:szCs w:val="24"/>
          </w:rPr>
          <w:t xml:space="preserve">GT with the </w:t>
        </w:r>
      </w:ins>
      <w:r w:rsidR="00E845D3">
        <w:rPr>
          <w:rFonts w:ascii="Times New Roman" w:hAnsi="Times New Roman" w:cs="Times New Roman"/>
          <w:sz w:val="24"/>
          <w:szCs w:val="24"/>
        </w:rPr>
        <w:t>lowest missed risk</w:t>
      </w:r>
      <w:del w:id="596" w:author="Liu, Luyu" w:date="2019-12-08T23:06:00Z">
        <w:r w:rsidR="001D489C" w:rsidDel="00665C1E">
          <w:rPr>
            <w:rFonts w:ascii="Times New Roman" w:hAnsi="Times New Roman" w:cs="Times New Roman"/>
            <w:sz w:val="24"/>
            <w:szCs w:val="24"/>
          </w:rPr>
          <w:delText>:</w:delText>
        </w:r>
      </w:del>
      <w:ins w:id="597" w:author="Liu, Luyu" w:date="2019-12-08T23:06:00Z">
        <w:r w:rsidR="00665C1E">
          <w:rPr>
            <w:rFonts w:ascii="Times New Roman" w:hAnsi="Times New Roman" w:cs="Times New Roman"/>
            <w:sz w:val="24"/>
            <w:szCs w:val="24"/>
          </w:rPr>
          <w:t>.</w:t>
        </w:r>
      </w:ins>
      <w:r w:rsidR="001D489C">
        <w:rPr>
          <w:rFonts w:ascii="Times New Roman" w:hAnsi="Times New Roman" w:cs="Times New Roman"/>
          <w:sz w:val="24"/>
          <w:szCs w:val="24"/>
        </w:rPr>
        <w:t xml:space="preserve"> </w:t>
      </w:r>
      <w:del w:id="598" w:author="Liu, Luyu" w:date="2019-12-08T23:06:00Z">
        <w:r w:rsidR="001D489C" w:rsidDel="00665C1E">
          <w:rPr>
            <w:rFonts w:ascii="Times New Roman" w:hAnsi="Times New Roman" w:cs="Times New Roman"/>
            <w:sz w:val="24"/>
            <w:szCs w:val="24"/>
          </w:rPr>
          <w:delText>t</w:delText>
        </w:r>
      </w:del>
      <w:ins w:id="599" w:author="Liu, Luyu" w:date="2019-12-08T23:06:00Z">
        <w:r w:rsidR="00665C1E">
          <w:rPr>
            <w:rFonts w:ascii="Times New Roman" w:hAnsi="Times New Roman" w:cs="Times New Roman"/>
            <w:sz w:val="24"/>
            <w:szCs w:val="24"/>
          </w:rPr>
          <w:t>T</w:t>
        </w:r>
      </w:ins>
      <w:r w:rsidR="001D489C">
        <w:rPr>
          <w:rFonts w:ascii="Times New Roman" w:hAnsi="Times New Roman" w:cs="Times New Roman"/>
          <w:sz w:val="24"/>
          <w:szCs w:val="24"/>
        </w:rPr>
        <w:t xml:space="preserve">hey are both unstable and sensitive to only one </w:t>
      </w:r>
      <w:r w:rsidR="007631AA" w:rsidRPr="00F208B5">
        <w:rPr>
          <w:rFonts w:ascii="Times New Roman" w:hAnsi="Times New Roman" w:cs="Times New Roman"/>
          <w:i/>
          <w:sz w:val="24"/>
          <w:szCs w:val="24"/>
        </w:rPr>
        <w:t>direction</w:t>
      </w:r>
      <w:r w:rsidR="001D489C">
        <w:rPr>
          <w:rFonts w:ascii="Times New Roman" w:hAnsi="Times New Roman" w:cs="Times New Roman"/>
          <w:sz w:val="24"/>
          <w:szCs w:val="24"/>
        </w:rPr>
        <w:t xml:space="preserve">. </w:t>
      </w:r>
      <w:r w:rsidR="00764E49">
        <w:rPr>
          <w:rFonts w:ascii="Times New Roman" w:hAnsi="Times New Roman" w:cs="Times New Roman"/>
          <w:sz w:val="24"/>
          <w:szCs w:val="24"/>
        </w:rPr>
        <w:t>D</w:t>
      </w:r>
      <w:r>
        <w:rPr>
          <w:rFonts w:ascii="Times New Roman" w:hAnsi="Times New Roman" w:cs="Times New Roman"/>
          <w:sz w:val="24"/>
          <w:szCs w:val="24"/>
        </w:rPr>
        <w:t xml:space="preserve">epending on </w:t>
      </w:r>
      <w:r w:rsidR="00C905DE">
        <w:rPr>
          <w:rFonts w:ascii="Times New Roman" w:hAnsi="Times New Roman" w:cs="Times New Roman"/>
          <w:sz w:val="24"/>
          <w:szCs w:val="24"/>
        </w:rPr>
        <w:t>their corresponding</w:t>
      </w:r>
      <w:r w:rsidR="00206F34">
        <w:rPr>
          <w:rFonts w:ascii="Times New Roman" w:hAnsi="Times New Roman" w:cs="Times New Roman"/>
          <w:sz w:val="24"/>
          <w:szCs w:val="24"/>
        </w:rPr>
        <w:t xml:space="preserve"> sensitivity</w:t>
      </w:r>
      <w:r>
        <w:rPr>
          <w:rFonts w:ascii="Times New Roman" w:hAnsi="Times New Roman" w:cs="Times New Roman"/>
          <w:sz w:val="24"/>
          <w:szCs w:val="24"/>
        </w:rPr>
        <w:t xml:space="preserve">, </w:t>
      </w:r>
      <w:r w:rsidR="00764E49">
        <w:rPr>
          <w:rFonts w:ascii="Times New Roman" w:hAnsi="Times New Roman" w:cs="Times New Roman"/>
          <w:sz w:val="24"/>
          <w:szCs w:val="24"/>
        </w:rPr>
        <w:lastRenderedPageBreak/>
        <w:t>their performance will converge</w:t>
      </w:r>
      <w:del w:id="600" w:author="Miller, Harvey J." w:date="2019-12-10T13:46:00Z">
        <w:r w:rsidR="009C1C2E" w:rsidDel="00BA0088">
          <w:rPr>
            <w:rFonts w:ascii="Times New Roman" w:hAnsi="Times New Roman" w:cs="Times New Roman"/>
            <w:sz w:val="24"/>
            <w:szCs w:val="24"/>
          </w:rPr>
          <w:delText xml:space="preserve"> towards the stable status</w:delText>
        </w:r>
      </w:del>
      <w:ins w:id="601" w:author="Liu, Luyu" w:date="2019-12-08T23:07:00Z">
        <w:del w:id="602" w:author="Miller, Harvey J." w:date="2019-12-10T13:46:00Z">
          <w:r w:rsidR="00FD0487" w:rsidDel="00BA0088">
            <w:rPr>
              <w:rFonts w:ascii="Times New Roman" w:hAnsi="Times New Roman" w:cs="Times New Roman"/>
              <w:sz w:val="24"/>
              <w:szCs w:val="24"/>
            </w:rPr>
            <w:delText>the center</w:delText>
          </w:r>
        </w:del>
      </w:ins>
      <w:r w:rsidR="00764E49">
        <w:rPr>
          <w:rFonts w:ascii="Times New Roman" w:hAnsi="Times New Roman" w:cs="Times New Roman"/>
          <w:sz w:val="24"/>
          <w:szCs w:val="24"/>
        </w:rPr>
        <w:t>: the good one (PT</w:t>
      </w:r>
      <w:r w:rsidR="00A56F2C">
        <w:rPr>
          <w:rFonts w:ascii="Times New Roman" w:hAnsi="Times New Roman" w:cs="Times New Roman"/>
          <w:sz w:val="24"/>
          <w:szCs w:val="24"/>
        </w:rPr>
        <w:t xml:space="preserve">) </w:t>
      </w:r>
      <w:r w:rsidR="00764E49">
        <w:rPr>
          <w:rFonts w:ascii="Times New Roman" w:hAnsi="Times New Roman" w:cs="Times New Roman"/>
          <w:sz w:val="24"/>
          <w:szCs w:val="24"/>
        </w:rPr>
        <w:t>will become worse, while the bad one (GT) will become better.</w:t>
      </w:r>
      <w:commentRangeEnd w:id="575"/>
      <w:r w:rsidR="00A56F2C">
        <w:rPr>
          <w:rStyle w:val="CommentReference"/>
        </w:rPr>
        <w:commentReference w:id="575"/>
      </w:r>
      <w:commentRangeEnd w:id="576"/>
      <w:r w:rsidR="00AC37E5">
        <w:rPr>
          <w:rStyle w:val="CommentReference"/>
        </w:rPr>
        <w:commentReference w:id="576"/>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lang w:eastAsia="en-US"/>
        </w:rPr>
        <w:drawing>
          <wp:inline distT="0" distB="0" distL="0" distR="0" wp14:anchorId="73C4EA2D" wp14:editId="7A89A2AD">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603" w:name="_Ref11073838"/>
      <w:commentRangeStart w:id="604"/>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603"/>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604"/>
      <w:r w:rsidR="005C0F82">
        <w:rPr>
          <w:rStyle w:val="CommentReference"/>
        </w:rPr>
        <w:commentReference w:id="604"/>
      </w:r>
    </w:p>
    <w:p w14:paraId="590BD1F6" w14:textId="77777777" w:rsidR="00613F2A" w:rsidRDefault="00613F2A" w:rsidP="00613F2A">
      <w:pPr>
        <w:pStyle w:val="TimesNewRoman"/>
        <w:keepNext/>
      </w:pPr>
      <w:r>
        <w:rPr>
          <w:noProof/>
          <w:lang w:eastAsia="en-US"/>
        </w:rPr>
        <w:drawing>
          <wp:inline distT="0" distB="0" distL="0" distR="0" wp14:anchorId="3AD73EDE" wp14:editId="46297433">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588A3513" w:rsidR="00613F2A" w:rsidRPr="00663896" w:rsidRDefault="00613F2A" w:rsidP="00613F2A">
      <w:pPr>
        <w:spacing w:line="256" w:lineRule="auto"/>
        <w:jc w:val="center"/>
        <w:rPr>
          <w:rFonts w:ascii="Times New Roman" w:hAnsi="Times New Roman" w:cs="Times New Roman"/>
          <w:sz w:val="24"/>
          <w:szCs w:val="24"/>
        </w:rPr>
      </w:pPr>
      <w:bookmarkStart w:id="605" w:name="_Ref16256335"/>
      <w:bookmarkStart w:id="606" w:name="_Ref25663231"/>
      <w:commentRangeStart w:id="607"/>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605"/>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608"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606"/>
      <w:commentRangeEnd w:id="607"/>
      <w:r w:rsidR="007B087E">
        <w:rPr>
          <w:rStyle w:val="CommentReference"/>
        </w:rPr>
        <w:commentReference w:id="607"/>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2A4B396F" w14:textId="336AAEB6" w:rsidR="00591497" w:rsidRDefault="00770332" w:rsidP="00591497">
      <w:pPr>
        <w:pStyle w:val="TimesNewRoman"/>
        <w:jc w:val="both"/>
        <w:rPr>
          <w:moveTo w:id="609" w:author="Liu, Luyu" w:date="2019-11-27T17:20:00Z"/>
        </w:rPr>
      </w:pPr>
      <w:r>
        <w:rPr>
          <w:b/>
        </w:rPr>
        <w:t>Spatial patterns</w:t>
      </w:r>
      <w:r w:rsidR="007F135D">
        <w:t xml:space="preserve">.  </w:t>
      </w:r>
      <w:ins w:id="610" w:author="Miller, Harvey J." w:date="2019-12-10T14:01:00Z">
        <w:r w:rsidR="00F625BD">
          <w:t xml:space="preserve">As noted above, due to the </w:t>
        </w:r>
      </w:ins>
      <w:ins w:id="611" w:author="Miller, Harvey J." w:date="2019-12-10T14:02:00Z">
        <w:r w:rsidR="00F625BD">
          <w:t>heterogeneity</w:t>
        </w:r>
      </w:ins>
      <w:ins w:id="612" w:author="Miller, Harvey J." w:date="2019-12-10T14:01:00Z">
        <w:r w:rsidR="00F625BD">
          <w:t xml:space="preserve"> </w:t>
        </w:r>
      </w:ins>
      <w:ins w:id="613" w:author="Miller, Harvey J." w:date="2019-12-10T14:02:00Z">
        <w:r w:rsidR="00F625BD">
          <w:t>of on-time performance over a bus route, t</w:t>
        </w:r>
      </w:ins>
      <w:del w:id="614"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 xml:space="preserve">To </w:t>
      </w:r>
      <w:r w:rsidR="0040511B">
        <w:lastRenderedPageBreak/>
        <w:t>illustrate this, we map the average wait time and risk of missing a bus</w:t>
      </w:r>
      <w:ins w:id="615" w:author="Liu, Luyu" w:date="2019-11-27T15:23:00Z">
        <w:r w:rsidR="00C4677A">
          <w:t xml:space="preserve"> for home locations </w:t>
        </w:r>
      </w:ins>
      <w:ins w:id="616" w:author="Liu, Luyu" w:date="2019-11-27T15:25:00Z">
        <w:r w:rsidR="003F1A27">
          <w:t>within</w:t>
        </w:r>
        <w:commentRangeStart w:id="617"/>
        <w:r w:rsidR="003F1A27">
          <w:t xml:space="preserve"> </w:t>
        </w:r>
        <w:commentRangeEnd w:id="617"/>
        <w:r w:rsidR="003F1A27">
          <w:rPr>
            <w:rStyle w:val="CommentReference"/>
            <w:rFonts w:asciiTheme="minorHAnsi" w:hAnsiTheme="minorHAnsi" w:cstheme="minorBidi"/>
          </w:rPr>
          <w:commentReference w:id="617"/>
        </w:r>
      </w:ins>
      <w:ins w:id="618" w:author="Liu, Luyu" w:date="2019-11-27T15:23:00Z">
        <w:r w:rsidR="00C4677A">
          <w:t xml:space="preserve">0 </w:t>
        </w:r>
      </w:ins>
      <w:ins w:id="619" w:author="Liu, Luyu" w:date="2019-11-27T15:24:00Z">
        <w:r w:rsidR="00C4677A">
          <w:t>–</w:t>
        </w:r>
      </w:ins>
      <w:ins w:id="620" w:author="Liu, Luyu" w:date="2019-11-27T15:23:00Z">
        <w:r w:rsidR="00C4677A">
          <w:t xml:space="preserve"> 9 </w:t>
        </w:r>
      </w:ins>
      <w:ins w:id="621" w:author="Liu, Luyu" w:date="2019-11-27T15:24:00Z">
        <w:r w:rsidR="00C4677A">
          <w:t>minutes (0 – 756 meters)</w:t>
        </w:r>
      </w:ins>
      <w:r w:rsidR="0040511B">
        <w:t xml:space="preserve"> </w:t>
      </w:r>
      <w:ins w:id="622" w:author="Liu, Luyu" w:date="2019-11-27T15:24:00Z">
        <w:r w:rsidR="00C4677A">
          <w:t>distance buffer of</w:t>
        </w:r>
      </w:ins>
      <w:del w:id="623" w:author="Liu, Luyu" w:date="2019-11-27T15:24:00Z">
        <w:r w:rsidR="00F216AE" w:rsidDel="00C4677A">
          <w:delText>for</w:delText>
        </w:r>
      </w:del>
      <w:r w:rsidR="0040511B">
        <w:t xml:space="preserve"> COTA bus route #2 heading from southwest to northeast, assuming users travel to their closest bus stop. </w:t>
      </w:r>
      <w:del w:id="624"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625" w:author="Liu, Luyu" w:date="2019-11-27T17:22:00Z">
        <w:r w:rsidR="004C0488" w:rsidRPr="004743C5">
          <w:t xml:space="preserve">Figure </w:t>
        </w:r>
        <w:r w:rsidR="004C0488">
          <w:rPr>
            <w:noProof/>
          </w:rPr>
          <w:t>14</w:t>
        </w:r>
      </w:ins>
      <w:del w:id="626" w:author="Liu, Luyu" w:date="2019-11-27T17:22:00Z">
        <w:r w:rsidR="00727092" w:rsidRPr="004743C5" w:rsidDel="004C0488">
          <w:delText xml:space="preserve">Figure </w:delText>
        </w:r>
        <w:r w:rsidR="00727092" w:rsidDel="004C0488">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627" w:author="Liu, Luyu" w:date="2019-11-27T17:22:00Z">
        <w:r w:rsidR="004C0488" w:rsidRPr="00530F4C">
          <w:t xml:space="preserve">Figure </w:t>
        </w:r>
        <w:r w:rsidR="004C0488">
          <w:rPr>
            <w:noProof/>
          </w:rPr>
          <w:t>15</w:t>
        </w:r>
      </w:ins>
      <w:del w:id="628" w:author="Liu, Luyu" w:date="2019-11-27T17:22:00Z">
        <w:r w:rsidR="00727092" w:rsidRPr="00530F4C" w:rsidDel="004C0488">
          <w:delText xml:space="preserve">Figure </w:delText>
        </w:r>
        <w:r w:rsidR="00727092" w:rsidDel="004C0488">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629" w:author="Liu, Luyu" w:date="2019-11-27T17:22:00Z">
        <w:r w:rsidR="004C0488" w:rsidRPr="004743C5">
          <w:t xml:space="preserve">Figure </w:t>
        </w:r>
        <w:r w:rsidR="004C0488">
          <w:rPr>
            <w:noProof/>
          </w:rPr>
          <w:t>14</w:t>
        </w:r>
      </w:ins>
      <w:del w:id="630" w:author="Liu, Luyu" w:date="2019-11-27T17:22:00Z">
        <w:r w:rsidR="0040511B" w:rsidRPr="004743C5" w:rsidDel="004C0488">
          <w:delText xml:space="preserve">Figure </w:delText>
        </w:r>
        <w:r w:rsidR="0040511B" w:rsidDel="004C0488">
          <w:rPr>
            <w:noProof/>
          </w:rPr>
          <w:delText>14</w:delText>
        </w:r>
      </w:del>
      <w:r w:rsidR="00727092">
        <w:fldChar w:fldCharType="end"/>
      </w:r>
      <w:r w:rsidR="00727092">
        <w:t xml:space="preserve">). </w:t>
      </w:r>
      <w:r w:rsidR="009F1880">
        <w:t xml:space="preserve"> </w:t>
      </w:r>
      <w:ins w:id="631" w:author="Liu, Luyu" w:date="2019-11-27T17:21:00Z">
        <w:r w:rsidR="00122355">
          <w:t xml:space="preserve"> </w:t>
        </w:r>
      </w:ins>
      <w:del w:id="632"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633" w:author="Liu, Luyu" w:date="2019-11-27T17:22:00Z">
        <w:r w:rsidR="004C0488" w:rsidRPr="00530F4C">
          <w:t xml:space="preserve">Figure </w:t>
        </w:r>
        <w:r w:rsidR="004C0488">
          <w:rPr>
            <w:noProof/>
          </w:rPr>
          <w:t>15</w:t>
        </w:r>
      </w:ins>
      <w:del w:id="634" w:author="Liu, Luyu" w:date="2019-11-27T17:22:00Z">
        <w:r w:rsidR="009F1880" w:rsidRPr="00530F4C" w:rsidDel="004C0488">
          <w:delText xml:space="preserve">Figure </w:delText>
        </w:r>
        <w:r w:rsidR="009F1880" w:rsidDel="004C0488">
          <w:rPr>
            <w:noProof/>
          </w:rPr>
          <w:delText>15</w:delText>
        </w:r>
      </w:del>
      <w:r w:rsidR="009F1880">
        <w:fldChar w:fldCharType="end"/>
      </w:r>
      <w:r w:rsidR="009F1880">
        <w:t>).</w:t>
      </w:r>
      <w:del w:id="635" w:author="Liu, Luyu" w:date="2019-11-27T17:21:00Z">
        <w:r w:rsidR="0016636C" w:rsidDel="00591497">
          <w:delText xml:space="preserve"> </w:delText>
        </w:r>
      </w:del>
      <w:moveToRangeStart w:id="636" w:author="Liu, Luyu" w:date="2019-11-27T17:20:00Z" w:name="move25767660"/>
      <w:moveTo w:id="637" w:author="Liu, Luyu" w:date="2019-11-27T17:20:00Z">
        <w:del w:id="638"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r w:rsidR="00591497" w:rsidDel="00591497">
            <w:rPr>
              <w:rStyle w:val="CommentReference"/>
              <w:rFonts w:asciiTheme="minorHAnsi" w:hAnsiTheme="minorHAnsi" w:cstheme="minorBidi"/>
            </w:rPr>
            <w:commentReference w:id="639"/>
          </w:r>
          <w:r w:rsidR="00591497" w:rsidDel="00591497">
            <w:delText>.</w:delText>
          </w:r>
          <w:r w:rsidR="00591497" w:rsidRPr="00F95BDB" w:rsidDel="00591497">
            <w:delText xml:space="preserve"> </w:delText>
          </w:r>
        </w:del>
      </w:moveTo>
    </w:p>
    <w:moveToRangeEnd w:id="636"/>
    <w:p w14:paraId="4C22EFAE" w14:textId="20490CD2" w:rsidR="00727092" w:rsidRDefault="0016636C" w:rsidP="00727092">
      <w:pPr>
        <w:pStyle w:val="IndentTimesNewRoman"/>
        <w:ind w:firstLine="0"/>
        <w:jc w:val="both"/>
      </w:pPr>
      <w:del w:id="640"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lang w:eastAsia="en-US"/>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03459F97" w:rsidR="00727092" w:rsidRPr="006E112A" w:rsidRDefault="00727092" w:rsidP="00727092">
      <w:pPr>
        <w:spacing w:line="256" w:lineRule="auto"/>
        <w:jc w:val="center"/>
        <w:rPr>
          <w:rFonts w:ascii="Times New Roman" w:hAnsi="Times New Roman" w:cs="Times New Roman"/>
          <w:sz w:val="24"/>
          <w:szCs w:val="24"/>
        </w:rPr>
      </w:pPr>
      <w:bookmarkStart w:id="641" w:name="_Ref16256385"/>
      <w:bookmarkStart w:id="642" w:name="_Ref16256378"/>
      <w:commentRangeStart w:id="64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641"/>
      <w:r>
        <w:rPr>
          <w:rFonts w:ascii="Times New Roman" w:hAnsi="Times New Roman" w:cs="Times New Roman"/>
          <w:sz w:val="24"/>
          <w:szCs w:val="24"/>
        </w:rPr>
        <w:t>:</w:t>
      </w:r>
      <w:r w:rsidRPr="004743C5">
        <w:rPr>
          <w:rFonts w:ascii="Times New Roman" w:hAnsi="Times New Roman" w:cs="Times New Roman"/>
          <w:sz w:val="24"/>
          <w:szCs w:val="24"/>
        </w:rPr>
        <w:t xml:space="preserve"> </w:t>
      </w:r>
      <w:ins w:id="644"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645" w:author="Miller, Harvey J." w:date="2019-12-10T14:05:00Z">
        <w:r w:rsidR="00F625BD">
          <w:rPr>
            <w:rFonts w:ascii="Times New Roman" w:hAnsi="Times New Roman" w:cs="Times New Roman"/>
            <w:sz w:val="24"/>
            <w:szCs w:val="24"/>
          </w:rPr>
          <w:t xml:space="preserve">bus </w:t>
        </w:r>
      </w:ins>
      <w:ins w:id="646" w:author="Miller, Harvey J." w:date="2019-12-10T14:02:00Z">
        <w:r w:rsidR="00F625BD">
          <w:rPr>
            <w:rFonts w:ascii="Times New Roman" w:hAnsi="Times New Roman" w:cs="Times New Roman"/>
            <w:sz w:val="24"/>
            <w:szCs w:val="24"/>
          </w:rPr>
          <w:t xml:space="preserve">route: </w:t>
        </w:r>
      </w:ins>
      <w:del w:id="647" w:author="Liu, Luyu" w:date="2019-11-27T16:02:00Z">
        <w:r w:rsidDel="00FB2BC3">
          <w:rPr>
            <w:rFonts w:ascii="Times New Roman" w:hAnsi="Times New Roman" w:cs="Times New Roman"/>
            <w:sz w:val="24"/>
            <w:szCs w:val="24"/>
          </w:rPr>
          <w:delText>A</w:delText>
        </w:r>
      </w:del>
      <w:ins w:id="648"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649" w:author="Liu, Luyu" w:date="2019-11-27T16:02:00Z">
        <w:r w:rsidDel="00FB2BC3">
          <w:rPr>
            <w:rFonts w:ascii="Times New Roman" w:hAnsi="Times New Roman" w:cs="Times New Roman"/>
            <w:sz w:val="24"/>
            <w:szCs w:val="24"/>
          </w:rPr>
          <w:delText xml:space="preserve">GT </w:delText>
        </w:r>
      </w:del>
      <w:ins w:id="650"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651"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642"/>
      <w:r w:rsidRPr="006E112A">
        <w:rPr>
          <w:rFonts w:ascii="Times New Roman" w:hAnsi="Times New Roman" w:cs="Times New Roman"/>
          <w:sz w:val="24"/>
          <w:szCs w:val="24"/>
        </w:rPr>
        <w:t xml:space="preserve"> </w:t>
      </w:r>
      <w:commentRangeEnd w:id="643"/>
      <w:r w:rsidR="009F1880">
        <w:rPr>
          <w:rStyle w:val="CommentReference"/>
        </w:rPr>
        <w:commentReference w:id="643"/>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lang w:eastAsia="en-US"/>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64216C03" w:rsidR="00727092" w:rsidRPr="006E112A" w:rsidRDefault="00727092" w:rsidP="00727092">
      <w:pPr>
        <w:spacing w:line="256" w:lineRule="auto"/>
        <w:jc w:val="center"/>
        <w:rPr>
          <w:rFonts w:ascii="Times New Roman" w:hAnsi="Times New Roman" w:cs="Times New Roman"/>
          <w:sz w:val="24"/>
          <w:szCs w:val="24"/>
        </w:rPr>
      </w:pPr>
      <w:bookmarkStart w:id="652" w:name="_Ref16256137"/>
      <w:commentRangeStart w:id="65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652"/>
      <w:r>
        <w:rPr>
          <w:rFonts w:ascii="Times New Roman" w:hAnsi="Times New Roman" w:cs="Times New Roman"/>
          <w:sz w:val="24"/>
          <w:szCs w:val="24"/>
        </w:rPr>
        <w:t>:</w:t>
      </w:r>
      <w:r w:rsidRPr="00D4298B">
        <w:rPr>
          <w:rFonts w:ascii="Times New Roman" w:hAnsi="Times New Roman" w:cs="Times New Roman"/>
          <w:sz w:val="24"/>
          <w:szCs w:val="24"/>
        </w:rPr>
        <w:t xml:space="preserve"> </w:t>
      </w:r>
      <w:ins w:id="654"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655" w:author="Miller, Harvey J." w:date="2019-12-10T14:05:00Z">
        <w:r w:rsidR="00F625BD">
          <w:rPr>
            <w:rFonts w:ascii="Times New Roman" w:hAnsi="Times New Roman" w:cs="Times New Roman"/>
            <w:sz w:val="24"/>
            <w:szCs w:val="24"/>
          </w:rPr>
          <w:t xml:space="preserve">bus </w:t>
        </w:r>
      </w:ins>
      <w:ins w:id="656" w:author="Miller, Harvey J." w:date="2019-12-10T14:03:00Z">
        <w:r w:rsidR="00F625BD" w:rsidRPr="00F625BD">
          <w:rPr>
            <w:rFonts w:ascii="Times New Roman" w:hAnsi="Times New Roman" w:cs="Times New Roman"/>
            <w:sz w:val="24"/>
            <w:szCs w:val="24"/>
          </w:rPr>
          <w:t>route</w:t>
        </w:r>
      </w:ins>
      <w:ins w:id="657" w:author="Miller, Harvey J." w:date="2019-12-10T14:05:00Z">
        <w:r w:rsidR="00F625BD">
          <w:rPr>
            <w:rFonts w:ascii="Times New Roman" w:hAnsi="Times New Roman" w:cs="Times New Roman"/>
            <w:sz w:val="24"/>
            <w:szCs w:val="24"/>
          </w:rPr>
          <w:t xml:space="preserve">: </w:t>
        </w:r>
      </w:ins>
      <w:ins w:id="658" w:author="Miller, Harvey J." w:date="2019-12-10T14:03:00Z">
        <w:r w:rsidR="00F625BD" w:rsidRPr="00F625BD" w:rsidDel="00C24854">
          <w:rPr>
            <w:rFonts w:ascii="Times New Roman" w:hAnsi="Times New Roman" w:cs="Times New Roman"/>
            <w:sz w:val="24"/>
            <w:szCs w:val="24"/>
          </w:rPr>
          <w:t xml:space="preserve"> </w:t>
        </w:r>
      </w:ins>
      <w:del w:id="659"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660"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661" w:author="Liu, Luyu" w:date="2019-11-27T16:06:00Z">
        <w:r w:rsidDel="00C24854">
          <w:rPr>
            <w:rFonts w:ascii="Times New Roman" w:hAnsi="Times New Roman" w:cs="Times New Roman"/>
            <w:sz w:val="24"/>
            <w:szCs w:val="24"/>
          </w:rPr>
          <w:delText xml:space="preserve">ET </w:delText>
        </w:r>
      </w:del>
      <w:ins w:id="662" w:author="Liu, Luyu" w:date="2019-11-27T16:06:00Z">
        <w:r w:rsidR="00C24854">
          <w:rPr>
            <w:rFonts w:ascii="Times New Roman" w:hAnsi="Times New Roman" w:cs="Times New Roman"/>
            <w:sz w:val="24"/>
            <w:szCs w:val="24"/>
          </w:rPr>
          <w:t xml:space="preserve">ST </w:t>
        </w:r>
      </w:ins>
      <w:del w:id="663"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664"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665"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653"/>
      <w:r w:rsidR="009F1880">
        <w:rPr>
          <w:rStyle w:val="CommentReference"/>
        </w:rPr>
        <w:commentReference w:id="653"/>
      </w:r>
    </w:p>
    <w:p w14:paraId="1DB33CB1" w14:textId="77777777" w:rsidR="00727092" w:rsidRDefault="00727092" w:rsidP="00727092">
      <w:pPr>
        <w:spacing w:line="256" w:lineRule="auto"/>
        <w:rPr>
          <w:rFonts w:ascii="Times New Roman" w:hAnsi="Times New Roman" w:cs="Times New Roman"/>
          <w:sz w:val="24"/>
          <w:szCs w:val="24"/>
        </w:rPr>
      </w:pPr>
    </w:p>
    <w:p w14:paraId="18F7AB33" w14:textId="4F7E8D34" w:rsidR="00BB3EC7" w:rsidRPr="00B942D8" w:rsidRDefault="00BB3EC7">
      <w:pPr>
        <w:pStyle w:val="IndentTimesNewRoman"/>
        <w:jc w:val="both"/>
        <w:pPrChange w:id="666"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667" w:author="Liu, Luyu" w:date="2019-11-27T17:22:00Z">
        <w:r w:rsidR="004C0488">
          <w:t xml:space="preserve">Figure </w:t>
        </w:r>
        <w:r w:rsidR="004C0488">
          <w:rPr>
            <w:noProof/>
          </w:rPr>
          <w:t>16</w:t>
        </w:r>
      </w:ins>
      <w:del w:id="668" w:author="Liu, Luyu" w:date="2019-11-27T17:22:00Z">
        <w:r w:rsidR="00654DF6" w:rsidDel="004C0488">
          <w:delText xml:space="preserve">Figure </w:delText>
        </w:r>
        <w:r w:rsidR="00654DF6" w:rsidDel="004C0488">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669" w:author="Liu, Luyu" w:date="2019-11-27T16:14:00Z">
          <w:pPr>
            <w:keepNext/>
            <w:spacing w:line="256" w:lineRule="auto"/>
          </w:pPr>
        </w:pPrChange>
      </w:pPr>
      <w:r>
        <w:rPr>
          <w:noProof/>
          <w:lang w:eastAsia="en-US"/>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2DBC327B" w:rsidR="00BB3EC7" w:rsidRDefault="00BB3EC7" w:rsidP="00BB3EC7">
      <w:pPr>
        <w:pStyle w:val="TimesNewRoman"/>
        <w:jc w:val="center"/>
      </w:pPr>
      <w:bookmarkStart w:id="670" w:name="_Ref16256046"/>
      <w:commentRangeStart w:id="671"/>
      <w:r>
        <w:t xml:space="preserve">Figure </w:t>
      </w:r>
      <w:fldSimple w:instr=" SEQ Figure \* ARABIC ">
        <w:ins w:id="672" w:author="Liu, Luyu" w:date="2019-11-27T17:22:00Z">
          <w:r w:rsidR="004C0488">
            <w:rPr>
              <w:noProof/>
            </w:rPr>
            <w:t>16</w:t>
          </w:r>
        </w:ins>
        <w:del w:id="673" w:author="Liu, Luyu" w:date="2019-11-27T17:22:00Z">
          <w:r w:rsidR="00654DF6" w:rsidDel="004C0488">
            <w:rPr>
              <w:noProof/>
            </w:rPr>
            <w:delText>14</w:delText>
          </w:r>
        </w:del>
      </w:fldSimple>
      <w:bookmarkEnd w:id="670"/>
      <w:r w:rsidR="00AA2619">
        <w:rPr>
          <w:noProof/>
        </w:rPr>
        <w:t>:</w:t>
      </w:r>
      <w:r>
        <w:t xml:space="preserve"> </w:t>
      </w:r>
      <w:ins w:id="674" w:author="Miller, Harvey J." w:date="2019-12-10T14:04:00Z">
        <w:r w:rsidR="00F625BD">
          <w:t xml:space="preserve">Spatial pattern of </w:t>
        </w:r>
      </w:ins>
      <w:del w:id="675" w:author="Miller, Harvey J." w:date="2019-12-10T14:04:00Z">
        <w:r w:rsidDel="00F625BD">
          <w:delText xml:space="preserve">PT </w:delText>
        </w:r>
      </w:del>
      <w:r w:rsidR="0040511B">
        <w:t>average wait</w:t>
      </w:r>
      <w:r>
        <w:t xml:space="preserve"> time </w:t>
      </w:r>
      <w:r w:rsidR="00654DF6">
        <w:t xml:space="preserve">(left side) and </w:t>
      </w:r>
      <w:ins w:id="676" w:author="Miller, Harvey J." w:date="2019-12-10T14:04:00Z">
        <w:r w:rsidR="00F625BD">
          <w:t xml:space="preserve">missed bus risk </w:t>
        </w:r>
      </w:ins>
      <w:del w:id="677" w:author="Miller, Harvey J." w:date="2019-12-10T14:06:00Z">
        <w:r w:rsidR="00654DF6" w:rsidDel="00F625BD">
          <w:delText xml:space="preserve">risk of missing a bus </w:delText>
        </w:r>
      </w:del>
      <w:r w:rsidR="00654DF6">
        <w:t>(right side)</w:t>
      </w:r>
      <w:ins w:id="678" w:author="Miller, Harvey J." w:date="2019-12-10T14:06:00Z">
        <w:r w:rsidR="00F625BD">
          <w:t xml:space="preserve"> within a walking distance buffer of the bus route for the PT strategy </w:t>
        </w:r>
      </w:ins>
      <w:del w:id="679"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671"/>
        <w:r w:rsidR="00654DF6" w:rsidDel="00F625BD">
          <w:rPr>
            <w:rStyle w:val="CommentReference"/>
            <w:rFonts w:asciiTheme="minorHAnsi" w:hAnsiTheme="minorHAnsi" w:cstheme="minorBidi"/>
          </w:rPr>
          <w:commentReference w:id="671"/>
        </w:r>
      </w:del>
    </w:p>
    <w:p w14:paraId="583E8D96" w14:textId="083C9F06" w:rsidR="004C0488" w:rsidRDefault="004C0488" w:rsidP="0016636C">
      <w:pPr>
        <w:pStyle w:val="TimesNewRoman"/>
        <w:jc w:val="both"/>
        <w:rPr>
          <w:ins w:id="680" w:author="Liu, Luyu" w:date="2019-11-27T20:56:00Z"/>
          <w:b/>
        </w:rPr>
      </w:pPr>
    </w:p>
    <w:p w14:paraId="18AD5E02" w14:textId="77777777" w:rsidR="00E5090F" w:rsidRDefault="00E5090F" w:rsidP="0016636C">
      <w:pPr>
        <w:pStyle w:val="TimesNewRoman"/>
        <w:jc w:val="both"/>
        <w:rPr>
          <w:ins w:id="681" w:author="Liu, Luyu" w:date="2019-11-27T17:23:00Z"/>
          <w:b/>
        </w:rPr>
      </w:pPr>
    </w:p>
    <w:p w14:paraId="7CFFB3CE" w14:textId="02FB9F43" w:rsidR="00E5090F" w:rsidRDefault="0038416A" w:rsidP="00F96710">
      <w:pPr>
        <w:pStyle w:val="TimesNewRoman"/>
        <w:jc w:val="both"/>
        <w:rPr>
          <w:ins w:id="682" w:author="Liu, Luyu" w:date="2019-11-27T21:00:00Z"/>
        </w:rPr>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4C0488">
        <w:t xml:space="preserve">Figure </w:t>
      </w:r>
      <w:r w:rsidR="004C0488">
        <w:rPr>
          <w:noProof/>
        </w:rPr>
        <w:t>17</w:t>
      </w:r>
      <w:r>
        <w:fldChar w:fldCharType="end"/>
      </w:r>
      <w:r w:rsidR="00E96AD4">
        <w:t xml:space="preserve"> shows the average wait</w:t>
      </w:r>
      <w:r w:rsidRPr="00745341">
        <w:t xml:space="preserve"> time difference </w:t>
      </w:r>
      <w:r>
        <w:t>between ST and PT</w:t>
      </w:r>
      <w:ins w:id="683" w:author="Miller, Harvey J." w:date="2019-12-10T14:06:00Z">
        <w:r w:rsidR="00F625BD">
          <w:t xml:space="preserve"> within a</w:t>
        </w:r>
      </w:ins>
      <w:ins w:id="684" w:author="Miller, Harvey J." w:date="2019-12-10T14:07:00Z">
        <w:r w:rsidR="00F625BD">
          <w:t xml:space="preserve"> </w:t>
        </w:r>
      </w:ins>
      <w:ins w:id="685" w:author="Miller, Harvey J." w:date="2019-12-10T14:06:00Z">
        <w:r w:rsidR="00F625BD">
          <w:t xml:space="preserve">walking distance buffer </w:t>
        </w:r>
      </w:ins>
      <w:ins w:id="686" w:author="Miller, Harvey J." w:date="2019-12-10T14:07:00Z">
        <w:r w:rsidR="00F625BD">
          <w:t>of the bus route</w:t>
        </w:r>
      </w:ins>
      <w:r w:rsidRPr="00745341">
        <w:t xml:space="preserve">. </w:t>
      </w:r>
      <w:ins w:id="687" w:author="Liu, Luyu" w:date="2019-11-27T21:01:00Z">
        <w:r w:rsidR="00E0434C">
          <w:t>We observe the originating stops have exceptional high waiting time due to larger headway.</w:t>
        </w:r>
      </w:ins>
      <w:ins w:id="688" w:author="Liu, Luyu" w:date="2019-11-27T21:02:00Z">
        <w:r w:rsidR="00E0434C">
          <w:t xml:space="preserve"> </w:t>
        </w:r>
      </w:ins>
      <w:r>
        <w:t xml:space="preserve">We can </w:t>
      </w:r>
      <w:ins w:id="689" w:author="Liu, Luyu" w:date="2019-11-27T21:02:00Z">
        <w:r w:rsidR="00E0434C">
          <w:t xml:space="preserve">also </w:t>
        </w:r>
      </w:ins>
      <w:r>
        <w:t xml:space="preserve">observe that PT does not outperform ST for </w:t>
      </w:r>
      <w:del w:id="690" w:author="Liu, Luyu" w:date="2019-11-27T21:02:00Z">
        <w:r w:rsidDel="00E0434C">
          <w:delText>all</w:delText>
        </w:r>
      </w:del>
      <w:ins w:id="691" w:author="Liu, Luyu" w:date="2019-11-27T21:03:00Z">
        <w:r w:rsidR="00FF295D">
          <w:t>more than half of all</w:t>
        </w:r>
      </w:ins>
      <w:r>
        <w:t xml:space="preserve"> stops. In fact, for most stops, especially for those stops in the upstream near the originating s</w:t>
      </w:r>
      <w:r w:rsidR="0016636C">
        <w:t>tops, ST</w:t>
      </w:r>
      <w:r>
        <w:t xml:space="preserve"> performanc</w:t>
      </w:r>
      <w:r w:rsidR="0016636C">
        <w:t>e is much better than PT</w:t>
      </w:r>
      <w:r>
        <w:t>.</w:t>
      </w:r>
      <w:ins w:id="692"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693" w:author="Liu, Luyu" w:date="2019-11-27T20:57:00Z">
        <w:r w:rsidR="00E5090F" w:rsidRPr="00092DA1">
          <w:fldChar w:fldCharType="separate"/>
        </w:r>
        <w:r w:rsidR="00E5090F">
          <w:t>Figure 17</w:t>
        </w:r>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694" w:author="Liu, Luyu" w:date="2019-11-27T21:00:00Z">
        <w:r w:rsidR="00E5090F">
          <w:t>more</w:t>
        </w:r>
      </w:ins>
      <w:ins w:id="695" w:author="Liu, Luyu" w:date="2019-11-27T20:57:00Z">
        <w:r w:rsidR="00E5090F">
          <w:t xml:space="preserve"> than PT users. </w:t>
        </w:r>
      </w:ins>
      <w:ins w:id="696" w:author="Liu, Luyu" w:date="2019-11-27T21:04:00Z">
        <w:r w:rsidR="00F96710" w:rsidRPr="00092DA1">
          <w:t xml:space="preserve">The comparison </w:t>
        </w:r>
        <w:del w:id="697" w:author="Miller, Harvey J." w:date="2019-12-10T14:07:00Z">
          <w:r w:rsidR="00F96710" w:rsidRPr="00092DA1" w:rsidDel="00F625BD">
            <w:delText xml:space="preserve">moreover </w:delText>
          </w:r>
        </w:del>
        <w:r w:rsidR="00F96710" w:rsidRPr="00092DA1">
          <w:t xml:space="preserve">shows the </w:t>
        </w:r>
        <w:del w:id="698"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699" w:author="Miller, Harvey J." w:date="2019-12-10T14:08:00Z">
        <w:r w:rsidR="00F625BD">
          <w:t xml:space="preserve"> of relative performance between these two strategies</w:t>
        </w:r>
      </w:ins>
      <w:ins w:id="700" w:author="Liu, Luyu" w:date="2019-11-27T21:04:00Z">
        <w:r w:rsidR="00F96710">
          <w:t>.</w:t>
        </w:r>
      </w:ins>
    </w:p>
    <w:p w14:paraId="77954D45" w14:textId="35C2555D" w:rsidR="00E5090F" w:rsidRDefault="00E5090F" w:rsidP="00E5090F">
      <w:pPr>
        <w:pStyle w:val="TimesNewRoman"/>
        <w:jc w:val="both"/>
        <w:rPr>
          <w:ins w:id="701" w:author="Liu, Luyu" w:date="2019-11-27T21:00:00Z"/>
        </w:rPr>
      </w:pPr>
    </w:p>
    <w:p w14:paraId="7B51B004" w14:textId="07DA847D" w:rsidR="00E5090F" w:rsidRDefault="00E5090F" w:rsidP="00E5090F">
      <w:pPr>
        <w:pStyle w:val="TimesNewRoman"/>
        <w:jc w:val="both"/>
        <w:rPr>
          <w:ins w:id="702" w:author="Liu, Luyu" w:date="2019-11-27T21:00:00Z"/>
        </w:rPr>
      </w:pPr>
    </w:p>
    <w:p w14:paraId="65196CC6" w14:textId="77777777" w:rsidR="00E5090F" w:rsidRDefault="00E5090F" w:rsidP="00E5090F">
      <w:pPr>
        <w:pStyle w:val="TimesNewRoman"/>
        <w:jc w:val="both"/>
        <w:rPr>
          <w:ins w:id="703" w:author="Liu, Luyu" w:date="2019-11-27T20:57:00Z"/>
        </w:rPr>
      </w:pPr>
    </w:p>
    <w:p w14:paraId="5353E0D0" w14:textId="74A75FCD" w:rsidR="0038416A" w:rsidDel="00E5090F" w:rsidRDefault="0038416A">
      <w:pPr>
        <w:pStyle w:val="TimesNewRoman"/>
        <w:jc w:val="both"/>
        <w:rPr>
          <w:del w:id="704" w:author="Liu, Luyu" w:date="2019-11-27T20:56:00Z"/>
        </w:rPr>
      </w:pPr>
      <w:del w:id="705"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706" w:author="Liu, Luyu" w:date="2019-11-27T17:11:00Z">
        <w:r w:rsidDel="002E61E4">
          <w:delText xml:space="preserve">. </w:delText>
        </w:r>
        <w:commentRangeStart w:id="707"/>
        <w:commentRangeStart w:id="708"/>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709" w:author="Liu, Luyu" w:date="2019-11-27T20:56:00Z">
        <w:r w:rsidDel="00E5090F">
          <w:delText xml:space="preserve">. </w:delText>
        </w:r>
      </w:del>
      <w:moveFromRangeStart w:id="710" w:author="Liu, Luyu" w:date="2019-11-27T17:20:00Z" w:name="move25767660"/>
      <w:moveFrom w:id="711" w:author="Liu, Luyu" w:date="2019-11-27T17:20:00Z">
        <w:del w:id="712"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707"/>
          <w:r w:rsidR="0016636C" w:rsidDel="00E5090F">
            <w:rPr>
              <w:rStyle w:val="CommentReference"/>
              <w:rFonts w:asciiTheme="minorHAnsi" w:hAnsiTheme="minorHAnsi" w:cstheme="minorBidi"/>
            </w:rPr>
            <w:commentReference w:id="707"/>
          </w:r>
        </w:del>
      </w:moveFrom>
      <w:commentRangeEnd w:id="708"/>
      <w:del w:id="713" w:author="Liu, Luyu" w:date="2019-11-27T20:57:00Z">
        <w:r w:rsidR="00647148" w:rsidDel="00E5090F">
          <w:rPr>
            <w:rStyle w:val="CommentReference"/>
            <w:rFonts w:asciiTheme="minorHAnsi" w:hAnsiTheme="minorHAnsi" w:cstheme="minorBidi"/>
          </w:rPr>
          <w:commentReference w:id="708"/>
        </w:r>
      </w:del>
      <w:moveFrom w:id="714" w:author="Liu, Luyu" w:date="2019-11-27T17:20:00Z">
        <w:del w:id="715" w:author="Liu, Luyu" w:date="2019-11-27T20:57:00Z">
          <w:r w:rsidDel="00E5090F">
            <w:delText>.</w:delText>
          </w:r>
          <w:r w:rsidRPr="00F95BDB" w:rsidDel="00E5090F">
            <w:delText xml:space="preserve"> </w:delText>
          </w:r>
        </w:del>
      </w:moveFrom>
      <w:moveFromRangeEnd w:id="710"/>
    </w:p>
    <w:p w14:paraId="53E473C9" w14:textId="2B3DC575" w:rsidR="0038416A" w:rsidDel="00E5090F" w:rsidRDefault="0038416A" w:rsidP="00E96AD4">
      <w:pPr>
        <w:pStyle w:val="TimesNewRoman"/>
        <w:ind w:firstLine="720"/>
        <w:jc w:val="both"/>
        <w:rPr>
          <w:del w:id="716" w:author="Liu, Luyu" w:date="2019-11-27T20:56:00Z"/>
          <w:moveFrom w:id="717" w:author="Liu, Luyu" w:date="2019-11-27T17:21:00Z"/>
        </w:rPr>
      </w:pPr>
      <w:moveFromRangeStart w:id="718" w:author="Liu, Luyu" w:date="2019-11-27T17:21:00Z" w:name="move25767730"/>
      <w:commentRangeStart w:id="719"/>
      <w:moveFrom w:id="720" w:author="Liu, Luyu" w:date="2019-11-27T17:21:00Z">
        <w:del w:id="721"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722" w:author="Liu, Luyu" w:date="2019-11-27T17:21:00Z"/>
      <w:moveFrom w:id="723" w:author="Liu, Luyu" w:date="2019-11-27T17:21:00Z">
        <w:del w:id="724"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725" w:author="Liu, Luyu" w:date="2019-11-27T17:21:00Z"/>
      <w:moveFrom w:id="726" w:author="Liu, Luyu" w:date="2019-11-27T17:21:00Z">
        <w:del w:id="727"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728" w:author="Liu, Luyu" w:date="2019-11-27T20:56:00Z"/>
          <w:moveFrom w:id="729"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730" w:author="Liu, Luyu" w:date="2019-11-27T20:56:00Z"/>
        </w:trPr>
        <w:tc>
          <w:tcPr>
            <w:tcW w:w="2695" w:type="dxa"/>
          </w:tcPr>
          <w:p w14:paraId="32ADA0C1" w14:textId="7D7E4CB8" w:rsidR="0038416A" w:rsidDel="00E5090F" w:rsidRDefault="0038416A" w:rsidP="000831FD">
            <w:pPr>
              <w:pStyle w:val="TimesNewRoman"/>
              <w:rPr>
                <w:del w:id="731" w:author="Liu, Luyu" w:date="2019-11-27T20:56:00Z"/>
                <w:moveFrom w:id="732" w:author="Liu, Luyu" w:date="2019-11-27T17:21:00Z"/>
              </w:rPr>
            </w:pPr>
            <w:moveFrom w:id="733" w:author="Liu, Luyu" w:date="2019-11-27T17:21:00Z">
              <w:del w:id="734"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735" w:author="Liu, Luyu" w:date="2019-11-27T20:56:00Z"/>
                <w:moveFrom w:id="736" w:author="Liu, Luyu" w:date="2019-11-27T17:21:00Z"/>
              </w:rPr>
            </w:pPr>
            <w:moveFrom w:id="737" w:author="Liu, Luyu" w:date="2019-11-27T17:21:00Z">
              <w:del w:id="738"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739" w:author="Liu, Luyu" w:date="2019-11-27T20:56:00Z"/>
                <w:moveFrom w:id="740" w:author="Liu, Luyu" w:date="2019-11-27T17:21:00Z"/>
              </w:rPr>
            </w:pPr>
            <w:moveFrom w:id="741" w:author="Liu, Luyu" w:date="2019-11-27T17:21:00Z">
              <w:del w:id="742"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743" w:author="Liu, Luyu" w:date="2019-11-27T20:56:00Z"/>
                <w:moveFrom w:id="744" w:author="Liu, Luyu" w:date="2019-11-27T17:21:00Z"/>
              </w:rPr>
            </w:pPr>
            <w:moveFrom w:id="745" w:author="Liu, Luyu" w:date="2019-11-27T17:21:00Z">
              <w:del w:id="746" w:author="Liu, Luyu" w:date="2019-11-27T20:56:00Z">
                <w:r w:rsidDel="00E5090F">
                  <w:delText>All year</w:delText>
                </w:r>
              </w:del>
            </w:moveFrom>
          </w:p>
        </w:tc>
      </w:tr>
      <w:tr w:rsidR="0038416A" w:rsidDel="00E5090F" w14:paraId="16D5931A" w14:textId="5916E24C" w:rsidTr="000831FD">
        <w:trPr>
          <w:del w:id="747" w:author="Liu, Luyu" w:date="2019-11-27T20:56:00Z"/>
        </w:trPr>
        <w:tc>
          <w:tcPr>
            <w:tcW w:w="2695" w:type="dxa"/>
          </w:tcPr>
          <w:p w14:paraId="3BD9D076" w14:textId="00E13701" w:rsidR="0038416A" w:rsidDel="00E5090F" w:rsidRDefault="0038416A" w:rsidP="000831FD">
            <w:pPr>
              <w:pStyle w:val="TimesNewRoman"/>
              <w:rPr>
                <w:del w:id="748" w:author="Liu, Luyu" w:date="2019-11-27T20:56:00Z"/>
                <w:moveFrom w:id="749" w:author="Liu, Luyu" w:date="2019-11-27T17:21:00Z"/>
              </w:rPr>
            </w:pPr>
            <w:moveFrom w:id="750" w:author="Liu, Luyu" w:date="2019-11-27T17:21:00Z">
              <w:del w:id="751"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752" w:author="Liu, Luyu" w:date="2019-11-27T20:56:00Z"/>
                <w:moveFrom w:id="753" w:author="Liu, Luyu" w:date="2019-11-27T17:21:00Z"/>
              </w:rPr>
            </w:pPr>
            <w:moveFrom w:id="754" w:author="Liu, Luyu" w:date="2019-11-27T17:21:00Z">
              <w:del w:id="755"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756" w:author="Liu, Luyu" w:date="2019-11-27T20:56:00Z"/>
                <w:moveFrom w:id="757" w:author="Liu, Luyu" w:date="2019-11-27T17:21:00Z"/>
                <w:rFonts w:ascii="Times New Roman" w:hAnsi="Times New Roman" w:cs="Times New Roman"/>
                <w:sz w:val="24"/>
                <w:szCs w:val="24"/>
              </w:rPr>
            </w:pPr>
            <w:moveFrom w:id="758" w:author="Liu, Luyu" w:date="2019-11-27T17:21:00Z">
              <w:del w:id="759"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760" w:author="Liu, Luyu" w:date="2019-11-27T20:56:00Z"/>
                <w:moveFrom w:id="761" w:author="Liu, Luyu" w:date="2019-11-27T17:21:00Z"/>
              </w:rPr>
            </w:pPr>
            <w:moveFrom w:id="762" w:author="Liu, Luyu" w:date="2019-11-27T17:21:00Z">
              <w:del w:id="763" w:author="Liu, Luyu" w:date="2019-11-27T20:56:00Z">
                <w:r w:rsidDel="00E5090F">
                  <w:delText>68</w:delText>
                </w:r>
              </w:del>
            </w:moveFrom>
          </w:p>
        </w:tc>
      </w:tr>
      <w:tr w:rsidR="0038416A" w:rsidDel="00E5090F" w14:paraId="04BAC62D" w14:textId="33D4C03F" w:rsidTr="000831FD">
        <w:trPr>
          <w:del w:id="764" w:author="Liu, Luyu" w:date="2019-11-27T20:56:00Z"/>
        </w:trPr>
        <w:tc>
          <w:tcPr>
            <w:tcW w:w="2695" w:type="dxa"/>
          </w:tcPr>
          <w:p w14:paraId="1A791CEC" w14:textId="5DF461F0" w:rsidR="0038416A" w:rsidDel="00E5090F" w:rsidRDefault="0038416A" w:rsidP="000831FD">
            <w:pPr>
              <w:pStyle w:val="TimesNewRoman"/>
              <w:rPr>
                <w:del w:id="765" w:author="Liu, Luyu" w:date="2019-11-27T20:56:00Z"/>
                <w:moveFrom w:id="766" w:author="Liu, Luyu" w:date="2019-11-27T17:21:00Z"/>
              </w:rPr>
            </w:pPr>
            <w:moveFrom w:id="767" w:author="Liu, Luyu" w:date="2019-11-27T17:21:00Z">
              <w:del w:id="768"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769" w:author="Liu, Luyu" w:date="2019-11-27T20:56:00Z"/>
                <w:moveFrom w:id="770" w:author="Liu, Luyu" w:date="2019-11-27T17:21:00Z"/>
              </w:rPr>
            </w:pPr>
            <w:moveFrom w:id="771" w:author="Liu, Luyu" w:date="2019-11-27T17:21:00Z">
              <w:del w:id="772"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773" w:author="Liu, Luyu" w:date="2019-11-27T20:56:00Z"/>
                <w:moveFrom w:id="774" w:author="Liu, Luyu" w:date="2019-11-27T17:21:00Z"/>
                <w:rFonts w:ascii="Times New Roman" w:hAnsi="Times New Roman" w:cs="Times New Roman"/>
                <w:sz w:val="24"/>
                <w:szCs w:val="24"/>
              </w:rPr>
            </w:pPr>
            <w:moveFrom w:id="775" w:author="Liu, Luyu" w:date="2019-11-27T17:21:00Z">
              <w:del w:id="776"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777" w:author="Liu, Luyu" w:date="2019-11-27T20:56:00Z"/>
                <w:moveFrom w:id="778" w:author="Liu, Luyu" w:date="2019-11-27T17:21:00Z"/>
              </w:rPr>
            </w:pPr>
            <w:moveFrom w:id="779" w:author="Liu, Luyu" w:date="2019-11-27T17:21:00Z">
              <w:del w:id="780" w:author="Liu, Luyu" w:date="2019-11-27T20:56:00Z">
                <w:r w:rsidDel="00E5090F">
                  <w:delText>-21</w:delText>
                </w:r>
              </w:del>
            </w:moveFrom>
          </w:p>
        </w:tc>
      </w:tr>
      <w:tr w:rsidR="0038416A" w:rsidDel="00E5090F" w14:paraId="249186E5" w14:textId="31BE2263" w:rsidTr="000831FD">
        <w:trPr>
          <w:del w:id="781" w:author="Liu, Luyu" w:date="2019-11-27T20:56:00Z"/>
        </w:trPr>
        <w:tc>
          <w:tcPr>
            <w:tcW w:w="2695" w:type="dxa"/>
          </w:tcPr>
          <w:p w14:paraId="0C515749" w14:textId="03DFF560" w:rsidR="0038416A" w:rsidDel="00E5090F" w:rsidRDefault="0038416A" w:rsidP="000831FD">
            <w:pPr>
              <w:pStyle w:val="TimesNewRoman"/>
              <w:rPr>
                <w:del w:id="782" w:author="Liu, Luyu" w:date="2019-11-27T20:56:00Z"/>
                <w:moveFrom w:id="783" w:author="Liu, Luyu" w:date="2019-11-27T17:21:00Z"/>
              </w:rPr>
            </w:pPr>
            <w:moveFrom w:id="784" w:author="Liu, Luyu" w:date="2019-11-27T17:21:00Z">
              <w:del w:id="785"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786" w:author="Liu, Luyu" w:date="2019-11-27T20:56:00Z"/>
                <w:moveFrom w:id="787" w:author="Liu, Luyu" w:date="2019-11-27T17:21:00Z"/>
              </w:rPr>
            </w:pPr>
            <w:moveFrom w:id="788" w:author="Liu, Luyu" w:date="2019-11-27T17:21:00Z">
              <w:del w:id="789"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790" w:author="Liu, Luyu" w:date="2019-11-27T20:56:00Z"/>
                <w:moveFrom w:id="791" w:author="Liu, Luyu" w:date="2019-11-27T17:21:00Z"/>
              </w:rPr>
            </w:pPr>
            <w:moveFrom w:id="792" w:author="Liu, Luyu" w:date="2019-11-27T17:21:00Z">
              <w:del w:id="793"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794" w:author="Liu, Luyu" w:date="2019-11-27T20:56:00Z"/>
                <w:moveFrom w:id="795" w:author="Liu, Luyu" w:date="2019-11-27T17:21:00Z"/>
              </w:rPr>
            </w:pPr>
            <w:moveFrom w:id="796" w:author="Liu, Luyu" w:date="2019-11-27T17:21:00Z">
              <w:del w:id="797" w:author="Liu, Luyu" w:date="2019-11-27T20:56:00Z">
                <w:r w:rsidDel="00E5090F">
                  <w:delText>27</w:delText>
                </w:r>
              </w:del>
            </w:moveFrom>
          </w:p>
        </w:tc>
      </w:tr>
    </w:tbl>
    <w:p w14:paraId="7DF0D402" w14:textId="72E0DE3D" w:rsidR="0038416A" w:rsidDel="00E5090F" w:rsidRDefault="0038416A" w:rsidP="0038416A">
      <w:pPr>
        <w:pStyle w:val="TimesNewRoman"/>
        <w:jc w:val="center"/>
        <w:rPr>
          <w:del w:id="798" w:author="Liu, Luyu" w:date="2019-11-27T20:57:00Z"/>
          <w:moveFrom w:id="799" w:author="Liu, Luyu" w:date="2019-11-27T17:21:00Z"/>
        </w:rPr>
      </w:pPr>
      <w:bookmarkStart w:id="800" w:name="_Ref21877594"/>
      <w:moveFrom w:id="801" w:author="Liu, Luyu" w:date="2019-11-27T17:21:00Z">
        <w:del w:id="802"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800"/>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719"/>
          <w:r w:rsidR="00E96AD4" w:rsidDel="00E5090F">
            <w:rPr>
              <w:rStyle w:val="CommentReference"/>
              <w:rFonts w:asciiTheme="minorHAnsi" w:hAnsiTheme="minorHAnsi" w:cstheme="minorBidi"/>
            </w:rPr>
            <w:commentReference w:id="719"/>
          </w:r>
        </w:del>
      </w:moveFrom>
    </w:p>
    <w:moveFromRangeEnd w:id="718"/>
    <w:p w14:paraId="1B02423F" w14:textId="37BAB097" w:rsidR="0038416A" w:rsidDel="00E5090F" w:rsidRDefault="0038416A" w:rsidP="0038416A">
      <w:pPr>
        <w:pStyle w:val="TimesNewRoman"/>
        <w:ind w:firstLine="720"/>
        <w:rPr>
          <w:del w:id="803" w:author="Liu, Luyu" w:date="2019-11-27T20:57:00Z"/>
        </w:rPr>
      </w:pPr>
    </w:p>
    <w:p w14:paraId="40B4258E" w14:textId="77777777" w:rsidR="0038416A" w:rsidRDefault="0038416A" w:rsidP="0038416A">
      <w:pPr>
        <w:pStyle w:val="IndentTimesNewRoman"/>
        <w:keepNext/>
        <w:ind w:firstLine="0"/>
      </w:pPr>
      <w:r>
        <w:rPr>
          <w:noProof/>
          <w:lang w:eastAsia="en-US"/>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804" w:author="Liu, Luyu" w:date="2019-11-27T21:05:00Z"/>
        </w:rPr>
      </w:pPr>
      <w:bookmarkStart w:id="805" w:name="_Ref16255992"/>
      <w:commentRangeStart w:id="806"/>
      <w:r>
        <w:t xml:space="preserve">Figure </w:t>
      </w:r>
      <w:fldSimple w:instr=" SEQ Figure \* ARABIC ">
        <w:r w:rsidR="004C0488">
          <w:rPr>
            <w:noProof/>
          </w:rPr>
          <w:t>17</w:t>
        </w:r>
      </w:fldSimple>
      <w:bookmarkEnd w:id="805"/>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806"/>
      <w:r w:rsidR="0016636C">
        <w:rPr>
          <w:rStyle w:val="CommentReference"/>
          <w:rFonts w:asciiTheme="minorHAnsi" w:hAnsiTheme="minorHAnsi" w:cstheme="minorBidi"/>
        </w:rPr>
        <w:commentReference w:id="806"/>
      </w:r>
    </w:p>
    <w:p w14:paraId="460E30FD" w14:textId="297A24C4" w:rsidR="00206A33" w:rsidRDefault="00206A33" w:rsidP="0038416A">
      <w:pPr>
        <w:pStyle w:val="TimesNewRoman"/>
        <w:jc w:val="center"/>
        <w:rPr>
          <w:ins w:id="807"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808" w:author="Liu, Luyu" w:date="2019-11-27T20:53:00Z"/>
          <w:moveTo w:id="809" w:author="Liu, Luyu" w:date="2019-11-27T17:21:00Z"/>
        </w:rPr>
      </w:pPr>
      <w:moveToRangeStart w:id="810" w:author="Liu, Luyu" w:date="2019-11-27T17:21:00Z" w:name="move25767730"/>
      <w:commentRangeStart w:id="811"/>
      <w:commentRangeStart w:id="812"/>
      <w:commentRangeStart w:id="813"/>
      <w:moveTo w:id="814" w:author="Liu, Luyu" w:date="2019-11-27T17:21:00Z">
        <w:del w:id="815" w:author="Liu, Luyu" w:date="2019-11-27T20:53:00Z">
          <w:r w:rsidRPr="00092DA1" w:rsidDel="004A10A6">
            <w:delText xml:space="preserve">The </w:delText>
          </w:r>
        </w:del>
        <w:del w:id="816" w:author="Liu, Luyu" w:date="2019-11-27T17:23:00Z">
          <w:r w:rsidRPr="00092DA1" w:rsidDel="004C0488">
            <w:delText>comparison moreover</w:delText>
          </w:r>
        </w:del>
        <w:del w:id="817" w:author="Liu, Luyu" w:date="2019-11-27T20:53:00Z">
          <w:r w:rsidRPr="00092DA1" w:rsidDel="004A10A6">
            <w:delText xml:space="preserve"> show</w:delText>
          </w:r>
        </w:del>
        <w:del w:id="818" w:author="Liu, Luyu" w:date="2019-11-27T17:23:00Z">
          <w:r w:rsidRPr="00092DA1" w:rsidDel="004C0488">
            <w:delText>s</w:delText>
          </w:r>
        </w:del>
        <w:del w:id="819" w:author="Liu, Luyu" w:date="2019-11-27T20:53:00Z">
          <w:r w:rsidRPr="00092DA1" w:rsidDel="004A10A6">
            <w:delText xml:space="preserve"> </w:delText>
          </w:r>
        </w:del>
        <w:del w:id="820" w:author="Liu, Luyu" w:date="2019-11-27T17:22:00Z">
          <w:r w:rsidRPr="00092DA1" w:rsidDel="00B44330">
            <w:delText>the difference’s</w:delText>
          </w:r>
        </w:del>
        <w:del w:id="821" w:author="Liu, Luyu" w:date="2019-11-27T20:53:00Z">
          <w:r w:rsidRPr="00092DA1" w:rsidDel="004A10A6">
            <w:delText xml:space="preserve"> highly polarized geographic </w:delText>
          </w:r>
        </w:del>
        <w:del w:id="822" w:author="Liu, Luyu" w:date="2019-11-27T20:42:00Z">
          <w:r w:rsidRPr="00092DA1" w:rsidDel="00647148">
            <w:delText xml:space="preserve">and temporal </w:delText>
          </w:r>
        </w:del>
        <w:del w:id="823" w:author="Liu, Luyu" w:date="2019-11-27T20:53:00Z">
          <w:r w:rsidDel="004A10A6">
            <w:delText xml:space="preserve">patterns. </w:delText>
          </w:r>
        </w:del>
        <w:del w:id="824"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825" w:author="Liu, Luyu" w:date="2019-11-27T20:53:00Z">
          <w:r w:rsidRPr="00092DA1" w:rsidDel="004A10A6">
            <w:delText xml:space="preserve">To moreover </w:delText>
          </w:r>
        </w:del>
        <w:del w:id="826" w:author="Liu, Luyu" w:date="2019-11-27T20:30:00Z">
          <w:r w:rsidRPr="00092DA1" w:rsidDel="0016243D">
            <w:rPr>
              <w:rFonts w:hint="eastAsia"/>
            </w:rPr>
            <w:delText xml:space="preserve">prove </w:delText>
          </w:r>
        </w:del>
        <w:del w:id="827" w:author="Liu, Luyu" w:date="2019-11-27T20:53:00Z">
          <w:r w:rsidRPr="00092DA1" w:rsidDel="004A10A6">
            <w:delText>the variation</w:delText>
          </w:r>
        </w:del>
        <w:del w:id="828" w:author="Liu, Luyu" w:date="2019-11-27T20:38:00Z">
          <w:r w:rsidRPr="00092DA1" w:rsidDel="002A7DAA">
            <w:delText>, g</w:delText>
          </w:r>
        </w:del>
        <w:del w:id="829"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4A10A6" w:rsidDel="004A10A6">
            <w:delInstrText xml:space="preserve"> REF _Ref16255992 \h  \* MERGEFORMAT </w:delInstrText>
          </w:r>
        </w:del>
      </w:moveTo>
      <w:del w:id="830" w:author="Liu, Luyu" w:date="2019-11-27T20:53:00Z"/>
      <w:moveTo w:id="831" w:author="Liu, Luyu" w:date="2019-11-27T17:21:00Z">
        <w:del w:id="832" w:author="Liu, Luyu" w:date="2019-11-27T20:53:00Z">
          <w:r w:rsidRPr="00092DA1" w:rsidDel="004A10A6">
            <w:fldChar w:fldCharType="end"/>
          </w:r>
        </w:del>
        <w:del w:id="833" w:author="Liu, Luyu" w:date="2019-11-27T20:43:00Z">
          <w:r w:rsidRPr="00092DA1" w:rsidDel="00647148">
            <w:delText>; temporally, we divide the whole year by September 1st 2018</w:delText>
          </w:r>
        </w:del>
        <w:del w:id="834" w:author="Liu, Luyu" w:date="2019-11-27T20:53:00Z">
          <w:r w:rsidRPr="00092DA1" w:rsidDel="004A10A6">
            <w:delText>.</w:delText>
          </w:r>
        </w:del>
        <w:del w:id="835"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836" w:author="Liu, Luyu" w:date="2019-11-27T20:43:00Z"/>
      <w:moveTo w:id="837" w:author="Liu, Luyu" w:date="2019-11-27T17:21:00Z">
        <w:del w:id="838" w:author="Liu, Luyu" w:date="2019-11-27T20:43:00Z">
          <w:r w:rsidRPr="00092DA1" w:rsidDel="00647148">
            <w:fldChar w:fldCharType="separate"/>
          </w:r>
          <w:r w:rsidRPr="00647148" w:rsidDel="00647148">
            <w:delText>Table 3</w:delText>
          </w:r>
          <w:r w:rsidRPr="00092DA1" w:rsidDel="00647148">
            <w:fldChar w:fldCharType="end"/>
          </w:r>
        </w:del>
        <w:del w:id="839" w:author="Liu, Luyu" w:date="2019-11-27T20:33:00Z">
          <w:r w:rsidRPr="00092DA1" w:rsidDel="002A7DAA">
            <w:delText>. U</w:delText>
          </w:r>
        </w:del>
        <w:del w:id="840" w:author="Liu, Luyu" w:date="2019-11-27T20:53:00Z">
          <w:r w:rsidRPr="00092DA1" w:rsidDel="004A10A6">
            <w:delText>pstream stops</w:delText>
          </w:r>
        </w:del>
        <w:del w:id="841" w:author="Liu, Luyu" w:date="2019-11-27T20:43:00Z">
          <w:r w:rsidRPr="00092DA1" w:rsidDel="00647148">
            <w:delText xml:space="preserve"> and </w:delText>
          </w:r>
        </w:del>
        <w:del w:id="842" w:author="Liu, Luyu" w:date="2019-11-27T20:41:00Z">
          <w:r w:rsidRPr="00092DA1" w:rsidDel="00647148">
            <w:delText>time</w:delText>
          </w:r>
        </w:del>
        <w:del w:id="843" w:author="Liu, Luyu" w:date="2019-11-27T20:43:00Z">
          <w:r w:rsidRPr="00092DA1" w:rsidDel="00647148">
            <w:delText xml:space="preserve"> after September</w:delText>
          </w:r>
        </w:del>
        <w:del w:id="844"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845" w:author="Liu, Luyu" w:date="2019-11-27T20:53:00Z">
          <w:r w:rsidRPr="00092DA1" w:rsidDel="004A10A6">
            <w:delText xml:space="preserve"> while downstream stops</w:delText>
          </w:r>
        </w:del>
        <w:del w:id="846" w:author="Liu, Luyu" w:date="2019-11-27T20:52:00Z">
          <w:r w:rsidRPr="00092DA1" w:rsidDel="004A10A6">
            <w:delText xml:space="preserve"> and</w:delText>
          </w:r>
          <w:r w:rsidDel="004A10A6">
            <w:delText xml:space="preserve"> before September</w:delText>
          </w:r>
        </w:del>
        <w:del w:id="847" w:author="Liu, Luyu" w:date="2019-11-27T20:40:00Z">
          <w:r w:rsidDel="002A7DAA">
            <w:delText xml:space="preserve"> had </w:delText>
          </w:r>
          <w:r w:rsidDel="00744EFF">
            <w:delText>lower</w:delText>
          </w:r>
        </w:del>
        <w:del w:id="848" w:author="Liu, Luyu" w:date="2019-11-27T20:52:00Z">
          <w:r w:rsidDel="004A10A6">
            <w:delText>.</w:delText>
          </w:r>
        </w:del>
      </w:moveTo>
    </w:p>
    <w:p w14:paraId="3FB09A4B" w14:textId="1B0C2814" w:rsidR="00B44330" w:rsidDel="004A10A6" w:rsidRDefault="00B44330" w:rsidP="00B44330">
      <w:pPr>
        <w:pStyle w:val="TimesNewRoman"/>
        <w:ind w:firstLine="720"/>
        <w:rPr>
          <w:del w:id="849" w:author="Liu, Luyu" w:date="2019-11-27T20:53:00Z"/>
          <w:moveTo w:id="850"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851" w:author="Liu, Luyu" w:date="2019-11-27T20:53:00Z"/>
        </w:trPr>
        <w:tc>
          <w:tcPr>
            <w:tcW w:w="2695" w:type="dxa"/>
          </w:tcPr>
          <w:p w14:paraId="751C0DBA" w14:textId="3C6A48D4" w:rsidR="00B44330" w:rsidDel="004A10A6" w:rsidRDefault="00B44330" w:rsidP="00ED7F3C">
            <w:pPr>
              <w:pStyle w:val="TimesNewRoman"/>
              <w:rPr>
                <w:del w:id="852" w:author="Liu, Luyu" w:date="2019-11-27T20:53:00Z"/>
                <w:moveTo w:id="853" w:author="Liu, Luyu" w:date="2019-11-27T17:21:00Z"/>
              </w:rPr>
            </w:pPr>
            <w:moveTo w:id="854" w:author="Liu, Luyu" w:date="2019-11-27T17:21:00Z">
              <w:del w:id="855"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856" w:author="Liu, Luyu" w:date="2019-11-27T20:53:00Z"/>
                <w:moveTo w:id="857" w:author="Liu, Luyu" w:date="2019-11-27T17:21:00Z"/>
              </w:rPr>
            </w:pPr>
            <w:moveTo w:id="858" w:author="Liu, Luyu" w:date="2019-11-27T17:21:00Z">
              <w:del w:id="859"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860" w:author="Liu, Luyu" w:date="2019-11-27T20:53:00Z"/>
                <w:moveTo w:id="861" w:author="Liu, Luyu" w:date="2019-11-27T17:21:00Z"/>
              </w:rPr>
            </w:pPr>
            <w:moveTo w:id="862" w:author="Liu, Luyu" w:date="2019-11-27T17:21:00Z">
              <w:del w:id="863"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864" w:author="Liu, Luyu" w:date="2019-11-27T20:53:00Z"/>
                <w:moveTo w:id="865" w:author="Liu, Luyu" w:date="2019-11-27T17:21:00Z"/>
              </w:rPr>
            </w:pPr>
            <w:moveTo w:id="866" w:author="Liu, Luyu" w:date="2019-11-27T17:21:00Z">
              <w:del w:id="867" w:author="Liu, Luyu" w:date="2019-11-27T20:53:00Z">
                <w:r w:rsidDel="004A10A6">
                  <w:delText>All year</w:delText>
                </w:r>
              </w:del>
            </w:moveTo>
          </w:p>
        </w:tc>
      </w:tr>
      <w:tr w:rsidR="00B44330" w:rsidDel="004A10A6" w14:paraId="4BE719A2" w14:textId="11C36A2D" w:rsidTr="00ED7F3C">
        <w:trPr>
          <w:del w:id="868" w:author="Liu, Luyu" w:date="2019-11-27T20:53:00Z"/>
        </w:trPr>
        <w:tc>
          <w:tcPr>
            <w:tcW w:w="2695" w:type="dxa"/>
          </w:tcPr>
          <w:p w14:paraId="2AB4BA93" w14:textId="78F1FCD3" w:rsidR="00B44330" w:rsidDel="004A10A6" w:rsidRDefault="00B44330" w:rsidP="00ED7F3C">
            <w:pPr>
              <w:pStyle w:val="TimesNewRoman"/>
              <w:rPr>
                <w:del w:id="869" w:author="Liu, Luyu" w:date="2019-11-27T20:53:00Z"/>
                <w:moveTo w:id="870" w:author="Liu, Luyu" w:date="2019-11-27T17:21:00Z"/>
              </w:rPr>
            </w:pPr>
            <w:moveTo w:id="871" w:author="Liu, Luyu" w:date="2019-11-27T17:21:00Z">
              <w:del w:id="872"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873" w:author="Liu, Luyu" w:date="2019-11-27T20:53:00Z"/>
                <w:moveTo w:id="874" w:author="Liu, Luyu" w:date="2019-11-27T17:21:00Z"/>
              </w:rPr>
            </w:pPr>
            <w:moveTo w:id="875" w:author="Liu, Luyu" w:date="2019-11-27T17:21:00Z">
              <w:del w:id="876"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877" w:author="Liu, Luyu" w:date="2019-11-27T20:53:00Z"/>
                <w:moveTo w:id="878" w:author="Liu, Luyu" w:date="2019-11-27T17:21:00Z"/>
                <w:rFonts w:ascii="Times New Roman" w:hAnsi="Times New Roman" w:cs="Times New Roman"/>
                <w:sz w:val="24"/>
                <w:szCs w:val="24"/>
              </w:rPr>
            </w:pPr>
            <w:moveTo w:id="879" w:author="Liu, Luyu" w:date="2019-11-27T17:21:00Z">
              <w:del w:id="880"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881" w:author="Liu, Luyu" w:date="2019-11-27T20:53:00Z"/>
                <w:moveTo w:id="882" w:author="Liu, Luyu" w:date="2019-11-27T17:21:00Z"/>
              </w:rPr>
            </w:pPr>
            <w:moveTo w:id="883" w:author="Liu, Luyu" w:date="2019-11-27T17:21:00Z">
              <w:del w:id="884" w:author="Liu, Luyu" w:date="2019-11-27T20:53:00Z">
                <w:r w:rsidDel="004A10A6">
                  <w:delText>68</w:delText>
                </w:r>
              </w:del>
            </w:moveTo>
          </w:p>
        </w:tc>
      </w:tr>
      <w:tr w:rsidR="00B44330" w:rsidDel="004A10A6" w14:paraId="51A0EAEC" w14:textId="37C9A4AC" w:rsidTr="00ED7F3C">
        <w:trPr>
          <w:del w:id="885" w:author="Liu, Luyu" w:date="2019-11-27T20:53:00Z"/>
        </w:trPr>
        <w:tc>
          <w:tcPr>
            <w:tcW w:w="2695" w:type="dxa"/>
          </w:tcPr>
          <w:p w14:paraId="7BCF492B" w14:textId="10CCF76C" w:rsidR="00B44330" w:rsidDel="004A10A6" w:rsidRDefault="00B44330" w:rsidP="00ED7F3C">
            <w:pPr>
              <w:pStyle w:val="TimesNewRoman"/>
              <w:rPr>
                <w:del w:id="886" w:author="Liu, Luyu" w:date="2019-11-27T20:53:00Z"/>
                <w:moveTo w:id="887" w:author="Liu, Luyu" w:date="2019-11-27T17:21:00Z"/>
              </w:rPr>
            </w:pPr>
            <w:moveTo w:id="888" w:author="Liu, Luyu" w:date="2019-11-27T17:21:00Z">
              <w:del w:id="889"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890" w:author="Liu, Luyu" w:date="2019-11-27T20:53:00Z"/>
                <w:moveTo w:id="891" w:author="Liu, Luyu" w:date="2019-11-27T17:21:00Z"/>
              </w:rPr>
            </w:pPr>
            <w:moveTo w:id="892" w:author="Liu, Luyu" w:date="2019-11-27T17:21:00Z">
              <w:del w:id="893"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894" w:author="Liu, Luyu" w:date="2019-11-27T20:53:00Z"/>
                <w:moveTo w:id="895" w:author="Liu, Luyu" w:date="2019-11-27T17:21:00Z"/>
                <w:rFonts w:ascii="Times New Roman" w:hAnsi="Times New Roman" w:cs="Times New Roman"/>
                <w:sz w:val="24"/>
                <w:szCs w:val="24"/>
              </w:rPr>
            </w:pPr>
            <w:moveTo w:id="896" w:author="Liu, Luyu" w:date="2019-11-27T17:21:00Z">
              <w:del w:id="897"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898" w:author="Liu, Luyu" w:date="2019-11-27T20:53:00Z"/>
                <w:moveTo w:id="899" w:author="Liu, Luyu" w:date="2019-11-27T17:21:00Z"/>
              </w:rPr>
            </w:pPr>
            <w:moveTo w:id="900" w:author="Liu, Luyu" w:date="2019-11-27T17:21:00Z">
              <w:del w:id="901" w:author="Liu, Luyu" w:date="2019-11-27T20:53:00Z">
                <w:r w:rsidDel="004A10A6">
                  <w:delText>-21</w:delText>
                </w:r>
              </w:del>
            </w:moveTo>
          </w:p>
        </w:tc>
      </w:tr>
      <w:tr w:rsidR="00B44330" w:rsidDel="004A10A6" w14:paraId="27E2A9A2" w14:textId="1F7E0186" w:rsidTr="00ED7F3C">
        <w:trPr>
          <w:del w:id="902" w:author="Liu, Luyu" w:date="2019-11-27T20:53:00Z"/>
        </w:trPr>
        <w:tc>
          <w:tcPr>
            <w:tcW w:w="2695" w:type="dxa"/>
          </w:tcPr>
          <w:p w14:paraId="256139F3" w14:textId="4DBF2EDA" w:rsidR="00B44330" w:rsidDel="004A10A6" w:rsidRDefault="00B44330" w:rsidP="00ED7F3C">
            <w:pPr>
              <w:pStyle w:val="TimesNewRoman"/>
              <w:rPr>
                <w:del w:id="903" w:author="Liu, Luyu" w:date="2019-11-27T20:53:00Z"/>
                <w:moveTo w:id="904" w:author="Liu, Luyu" w:date="2019-11-27T17:21:00Z"/>
              </w:rPr>
            </w:pPr>
            <w:moveTo w:id="905" w:author="Liu, Luyu" w:date="2019-11-27T17:21:00Z">
              <w:del w:id="906"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907" w:author="Liu, Luyu" w:date="2019-11-27T20:53:00Z"/>
                <w:moveTo w:id="908" w:author="Liu, Luyu" w:date="2019-11-27T17:21:00Z"/>
              </w:rPr>
            </w:pPr>
            <w:moveTo w:id="909" w:author="Liu, Luyu" w:date="2019-11-27T17:21:00Z">
              <w:del w:id="910"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911" w:author="Liu, Luyu" w:date="2019-11-27T20:53:00Z"/>
                <w:moveTo w:id="912" w:author="Liu, Luyu" w:date="2019-11-27T17:21:00Z"/>
              </w:rPr>
            </w:pPr>
            <w:moveTo w:id="913" w:author="Liu, Luyu" w:date="2019-11-27T17:21:00Z">
              <w:del w:id="914"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915" w:author="Liu, Luyu" w:date="2019-11-27T20:53:00Z"/>
                <w:moveTo w:id="916" w:author="Liu, Luyu" w:date="2019-11-27T17:21:00Z"/>
              </w:rPr>
            </w:pPr>
            <w:moveTo w:id="917" w:author="Liu, Luyu" w:date="2019-11-27T17:21:00Z">
              <w:del w:id="918" w:author="Liu, Luyu" w:date="2019-11-27T20:53:00Z">
                <w:r w:rsidDel="004A10A6">
                  <w:delText>27</w:delText>
                </w:r>
              </w:del>
            </w:moveTo>
          </w:p>
        </w:tc>
      </w:tr>
    </w:tbl>
    <w:p w14:paraId="3D926493" w14:textId="70E49EA9" w:rsidR="00B44330" w:rsidDel="004A10A6" w:rsidRDefault="00B44330" w:rsidP="00B44330">
      <w:pPr>
        <w:pStyle w:val="TimesNewRoman"/>
        <w:jc w:val="center"/>
        <w:rPr>
          <w:del w:id="919" w:author="Liu, Luyu" w:date="2019-11-27T20:53:00Z"/>
          <w:moveTo w:id="920" w:author="Liu, Luyu" w:date="2019-11-27T17:21:00Z"/>
        </w:rPr>
      </w:pPr>
      <w:moveTo w:id="921" w:author="Liu, Luyu" w:date="2019-11-27T17:21:00Z">
        <w:del w:id="922" w:author="Liu, Luyu" w:date="2019-11-27T20:53:00Z">
          <w:r w:rsidDel="004A10A6">
            <w:delText xml:space="preserve">Table </w:delText>
          </w:r>
          <w:r w:rsidDel="004A10A6">
            <w:fldChar w:fldCharType="begin"/>
          </w:r>
          <w:r w:rsidRPr="004A10A6" w:rsidDel="004A10A6">
            <w:delInstrText xml:space="preserve"> SEQ Table \* ARABIC </w:delInstrText>
          </w:r>
          <w:r w:rsidDel="004A10A6">
            <w:fldChar w:fldCharType="separate"/>
          </w:r>
          <w:r w:rsidRPr="004A10A6" w:rsidDel="004A10A6">
            <w:rPr>
              <w:noProof/>
            </w:rPr>
            <w:delText>3</w:delText>
          </w:r>
          <w:r w:rsidDel="004A10A6">
            <w:rPr>
              <w:noProof/>
            </w:rPr>
            <w:fldChar w:fldCharType="end"/>
          </w:r>
          <w:r w:rsidDel="004A10A6">
            <w:rPr>
              <w:noProof/>
            </w:rPr>
            <w:delText>:</w:delText>
          </w:r>
          <w:r w:rsidDel="004A10A6">
            <w:delText xml:space="preserve"> PT optimal – ST waiting time difference according to different spatiotemporal division.</w:delText>
          </w:r>
          <w:commentRangeEnd w:id="811"/>
          <w:r w:rsidDel="004A10A6">
            <w:rPr>
              <w:rStyle w:val="CommentReference"/>
              <w:rFonts w:asciiTheme="minorHAnsi" w:hAnsiTheme="minorHAnsi" w:cstheme="minorBidi"/>
            </w:rPr>
            <w:commentReference w:id="811"/>
          </w:r>
        </w:del>
      </w:moveTo>
      <w:commentRangeEnd w:id="812"/>
      <w:del w:id="923" w:author="Liu, Luyu" w:date="2019-11-27T20:53:00Z">
        <w:r w:rsidR="00A616BD" w:rsidDel="004A10A6">
          <w:rPr>
            <w:rStyle w:val="CommentReference"/>
            <w:rFonts w:asciiTheme="minorHAnsi" w:hAnsiTheme="minorHAnsi" w:cstheme="minorBidi"/>
          </w:rPr>
          <w:commentReference w:id="812"/>
        </w:r>
        <w:commentRangeEnd w:id="813"/>
        <w:r w:rsidR="002A7DAA" w:rsidDel="004A10A6">
          <w:rPr>
            <w:rStyle w:val="CommentReference"/>
            <w:rFonts w:asciiTheme="minorHAnsi" w:hAnsiTheme="minorHAnsi" w:cstheme="minorBidi"/>
          </w:rPr>
          <w:commentReference w:id="813"/>
        </w:r>
      </w:del>
    </w:p>
    <w:moveToRangeEnd w:id="810"/>
    <w:p w14:paraId="2BA4BF05" w14:textId="41C47DA7" w:rsidR="006550FB" w:rsidDel="004A10A6" w:rsidRDefault="006550FB" w:rsidP="006550FB">
      <w:pPr>
        <w:pStyle w:val="IndentTimesNewRoman"/>
        <w:ind w:firstLine="0"/>
        <w:rPr>
          <w:del w:id="924" w:author="Liu, Luyu" w:date="2019-11-27T20:53:00Z"/>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925" w:author="Miller, Harvey J." w:date="2019-12-10T14:09:00Z">
        <w:r w:rsidR="00F625BD">
          <w:rPr>
            <w:rFonts w:ascii="Times New Roman" w:hAnsi="Times New Roman" w:cs="Times New Roman"/>
            <w:sz w:val="24"/>
            <w:szCs w:val="24"/>
          </w:rPr>
          <w:t xml:space="preserve">suggests </w:t>
        </w:r>
      </w:ins>
      <w:del w:id="926"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927"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928" w:author="Miller, Harvey J." w:date="2019-12-10T14:09:00Z">
        <w:r w:rsidR="00F625BD">
          <w:rPr>
            <w:rFonts w:ascii="Times New Roman" w:hAnsi="Times New Roman" w:cs="Times New Roman"/>
            <w:sz w:val="24"/>
            <w:szCs w:val="24"/>
          </w:rPr>
          <w:t>-</w:t>
        </w:r>
      </w:ins>
      <w:del w:id="929"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930" w:author="Miller, Harvey J." w:date="2019-12-10T14:09:00Z">
        <w:r w:rsidR="00F625BD">
          <w:rPr>
            <w:rFonts w:ascii="Times New Roman" w:hAnsi="Times New Roman" w:cs="Times New Roman"/>
            <w:sz w:val="24"/>
            <w:szCs w:val="24"/>
          </w:rPr>
          <w:t>-</w:t>
        </w:r>
      </w:ins>
      <w:del w:id="931"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932"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38F42E2C" w:rsidR="006550FB" w:rsidRDefault="009D6A04" w:rsidP="0016636C">
      <w:pPr>
        <w:spacing w:line="256" w:lineRule="auto"/>
        <w:ind w:firstLine="720"/>
        <w:jc w:val="both"/>
        <w:rPr>
          <w:rFonts w:ascii="Times New Roman" w:hAnsi="Times New Roman" w:cs="Times New Roman"/>
          <w:sz w:val="24"/>
          <w:szCs w:val="24"/>
        </w:rPr>
      </w:pPr>
      <w:commentRangeStart w:id="933"/>
      <w:r>
        <w:rPr>
          <w:rFonts w:ascii="Times New Roman" w:hAnsi="Times New Roman" w:cs="Times New Roman"/>
          <w:sz w:val="24"/>
          <w:szCs w:val="24"/>
        </w:rPr>
        <w:t>This study provides v</w:t>
      </w:r>
      <w:ins w:id="934" w:author="Miller, Harvey J." w:date="2019-12-10T14:10:00Z">
        <w:r w:rsidR="00F625BD">
          <w:rPr>
            <w:rFonts w:ascii="Times New Roman" w:hAnsi="Times New Roman" w:cs="Times New Roman"/>
            <w:sz w:val="24"/>
            <w:szCs w:val="24"/>
          </w:rPr>
          <w:t>aluable</w:t>
        </w:r>
      </w:ins>
      <w:del w:id="935"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936"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937" w:author="Miller, Harvey J." w:date="2019-12-10T14:12:00Z">
        <w:r w:rsidR="00A92C7C">
          <w:rPr>
            <w:rFonts w:ascii="Times New Roman" w:hAnsi="Times New Roman" w:cs="Times New Roman"/>
            <w:sz w:val="24"/>
            <w:szCs w:val="24"/>
          </w:rPr>
          <w:t xml:space="preserve">navigation apps </w:t>
        </w:r>
      </w:ins>
      <w:del w:id="938" w:author="Miller, Harvey J." w:date="2019-12-10T14:12:00Z">
        <w:r w:rsidR="006550FB" w:rsidDel="00A92C7C">
          <w:rPr>
            <w:rFonts w:ascii="Times New Roman" w:hAnsi="Times New Roman" w:cs="Times New Roman"/>
            <w:sz w:val="24"/>
            <w:szCs w:val="24"/>
          </w:rPr>
          <w:delText xml:space="preserve">planning </w:delText>
        </w:r>
      </w:del>
      <w:ins w:id="939" w:author="Miller, Harvey J." w:date="2019-12-10T14:12:00Z">
        <w:r w:rsidR="00A92C7C">
          <w:rPr>
            <w:rFonts w:ascii="Times New Roman" w:hAnsi="Times New Roman" w:cs="Times New Roman"/>
            <w:sz w:val="24"/>
            <w:szCs w:val="24"/>
          </w:rPr>
          <w:t>w</w:t>
        </w:r>
      </w:ins>
      <w:del w:id="940"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941"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942" w:author="Miller, Harvey J." w:date="2019-12-10T14:15:00Z">
        <w:r w:rsidR="00A92C7C">
          <w:rPr>
            <w:rFonts w:ascii="Times New Roman" w:hAnsi="Times New Roman" w:cs="Times New Roman"/>
            <w:sz w:val="24"/>
            <w:szCs w:val="24"/>
          </w:rPr>
          <w:t xml:space="preserve">with </w:t>
        </w:r>
      </w:ins>
      <w:del w:id="943" w:author="Miller, Harvey J." w:date="2019-12-10T14:15:00Z">
        <w:r w:rsidR="006550FB" w:rsidDel="00A92C7C">
          <w:rPr>
            <w:rFonts w:ascii="Times New Roman" w:hAnsi="Times New Roman" w:cs="Times New Roman"/>
            <w:sz w:val="24"/>
            <w:szCs w:val="24"/>
          </w:rPr>
          <w:delText xml:space="preserve">with </w:delText>
        </w:r>
      </w:del>
      <w:del w:id="944" w:author="Miller, Harvey J." w:date="2019-12-10T14:12:00Z">
        <w:r w:rsidR="006550FB" w:rsidDel="00A92C7C">
          <w:rPr>
            <w:rFonts w:ascii="Times New Roman" w:hAnsi="Times New Roman" w:cs="Times New Roman"/>
            <w:sz w:val="24"/>
            <w:szCs w:val="24"/>
          </w:rPr>
          <w:delText xml:space="preserve">the </w:delText>
        </w:r>
      </w:del>
      <w:del w:id="945"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946"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947" w:author="Miller, Harvey J." w:date="2019-12-10T14:12:00Z">
        <w:r w:rsidR="00A92C7C">
          <w:rPr>
            <w:rFonts w:ascii="Times New Roman" w:hAnsi="Times New Roman" w:cs="Times New Roman"/>
            <w:sz w:val="24"/>
            <w:szCs w:val="24"/>
          </w:rPr>
          <w:t xml:space="preserve">However, </w:t>
        </w:r>
      </w:ins>
      <w:del w:id="948" w:author="Miller, Harvey J." w:date="2019-12-10T14:12:00Z">
        <w:r w:rsidDel="00A92C7C">
          <w:rPr>
            <w:rFonts w:ascii="Times New Roman" w:hAnsi="Times New Roman" w:cs="Times New Roman"/>
            <w:sz w:val="24"/>
            <w:szCs w:val="24"/>
          </w:rPr>
          <w:delText>A</w:delText>
        </w:r>
      </w:del>
      <w:del w:id="949" w:author="Miller, Harvey J." w:date="2019-12-10T14:15:00Z">
        <w:r w:rsidDel="00A92C7C">
          <w:rPr>
            <w:rFonts w:ascii="Times New Roman" w:hAnsi="Times New Roman" w:cs="Times New Roman"/>
            <w:sz w:val="24"/>
            <w:szCs w:val="24"/>
          </w:rPr>
          <w:delText xml:space="preserve">t the same time, </w:delText>
        </w:r>
      </w:del>
      <w:ins w:id="950" w:author="Miller, Harvey J." w:date="2019-12-10T14:12:00Z">
        <w:r w:rsidR="00A92C7C">
          <w:rPr>
            <w:rFonts w:ascii="Times New Roman" w:hAnsi="Times New Roman" w:cs="Times New Roman"/>
            <w:sz w:val="24"/>
            <w:szCs w:val="24"/>
          </w:rPr>
          <w:t xml:space="preserve">our results suggest that </w:t>
        </w:r>
      </w:ins>
      <w:ins w:id="951"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952"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953" w:author="Miller, Harvey J." w:date="2019-12-10T14:16:00Z">
        <w:r w:rsidR="00A92C7C">
          <w:rPr>
            <w:rFonts w:ascii="Times New Roman" w:hAnsi="Times New Roman" w:cs="Times New Roman"/>
            <w:sz w:val="24"/>
            <w:szCs w:val="24"/>
          </w:rPr>
          <w:t xml:space="preserve">also consider </w:t>
        </w:r>
      </w:ins>
      <w:del w:id="954" w:author="Miller, Harvey J." w:date="2019-12-10T14:16:00Z">
        <w:r w:rsidR="006550FB" w:rsidDel="00A92C7C">
          <w:rPr>
            <w:rFonts w:ascii="Times New Roman" w:hAnsi="Times New Roman" w:cs="Times New Roman"/>
            <w:sz w:val="24"/>
            <w:szCs w:val="24"/>
          </w:rPr>
          <w:delText xml:space="preserve">not only engage with </w:delText>
        </w:r>
        <w:commentRangeStart w:id="955"/>
        <w:commentRangeStart w:id="956"/>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957" w:author="Liu, Luyu" w:date="2019-11-27T16:51:00Z">
        <w:r w:rsidR="00874EA4">
          <w:rPr>
            <w:rFonts w:ascii="Times New Roman" w:hAnsi="Times New Roman" w:cs="Times New Roman"/>
            <w:sz w:val="24"/>
            <w:szCs w:val="24"/>
          </w:rPr>
          <w:t xml:space="preserve">historical </w:t>
        </w:r>
      </w:ins>
      <w:del w:id="958" w:author="Miller, Harvey J." w:date="2019-12-10T14:13:00Z">
        <w:r w:rsidDel="00A92C7C">
          <w:rPr>
            <w:rFonts w:ascii="Times New Roman" w:hAnsi="Times New Roman" w:cs="Times New Roman"/>
            <w:sz w:val="24"/>
            <w:szCs w:val="24"/>
          </w:rPr>
          <w:delText xml:space="preserve">empirical </w:delText>
        </w:r>
      </w:del>
      <w:del w:id="959" w:author="Miller, Harvey J." w:date="2019-12-10T14:18:00Z">
        <w:r w:rsidDel="00A92C7C">
          <w:rPr>
            <w:rFonts w:ascii="Times New Roman" w:hAnsi="Times New Roman" w:cs="Times New Roman"/>
            <w:sz w:val="24"/>
            <w:szCs w:val="24"/>
          </w:rPr>
          <w:delText>performance</w:delText>
        </w:r>
      </w:del>
      <w:ins w:id="960" w:author="Miller, Harvey J." w:date="2019-12-10T14:14:00Z">
        <w:r w:rsidR="00A92C7C">
          <w:rPr>
            <w:rFonts w:ascii="Times New Roman" w:hAnsi="Times New Roman" w:cs="Times New Roman"/>
            <w:sz w:val="24"/>
            <w:szCs w:val="24"/>
          </w:rPr>
          <w:t xml:space="preserve">data </w:t>
        </w:r>
      </w:ins>
      <w:ins w:id="961" w:author="Miller, Harvey J." w:date="2019-12-10T14:13:00Z">
        <w:r w:rsidR="00A92C7C">
          <w:rPr>
            <w:rFonts w:ascii="Times New Roman" w:hAnsi="Times New Roman" w:cs="Times New Roman"/>
            <w:sz w:val="24"/>
            <w:szCs w:val="24"/>
          </w:rPr>
          <w:t xml:space="preserve">to </w:t>
        </w:r>
      </w:ins>
      <w:ins w:id="962" w:author="Miller, Harvey J." w:date="2019-12-10T14:18:00Z">
        <w:r w:rsidR="00A92C7C">
          <w:rPr>
            <w:rFonts w:ascii="Times New Roman" w:hAnsi="Times New Roman" w:cs="Times New Roman"/>
            <w:sz w:val="24"/>
            <w:szCs w:val="24"/>
          </w:rPr>
          <w:t xml:space="preserve">gauge </w:t>
        </w:r>
      </w:ins>
      <w:ins w:id="963" w:author="Miller, Harvey J." w:date="2019-12-10T14:13:00Z">
        <w:r w:rsidR="00A92C7C">
          <w:rPr>
            <w:rFonts w:ascii="Times New Roman" w:hAnsi="Times New Roman" w:cs="Times New Roman"/>
            <w:sz w:val="24"/>
            <w:szCs w:val="24"/>
          </w:rPr>
          <w:t>the veracity of the RTI</w:t>
        </w:r>
      </w:ins>
      <w:ins w:id="964" w:author="Miller, Harvey J." w:date="2019-12-10T14:19:00Z">
        <w:r w:rsidR="00A92C7C">
          <w:rPr>
            <w:rFonts w:ascii="Times New Roman" w:hAnsi="Times New Roman" w:cs="Times New Roman"/>
            <w:sz w:val="24"/>
            <w:szCs w:val="24"/>
          </w:rPr>
          <w:t xml:space="preserve"> in reducing waiting time</w:t>
        </w:r>
      </w:ins>
      <w:ins w:id="965"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955"/>
      <w:r>
        <w:rPr>
          <w:rStyle w:val="CommentReference"/>
        </w:rPr>
        <w:commentReference w:id="955"/>
      </w:r>
      <w:commentRangeEnd w:id="956"/>
      <w:r w:rsidR="00874EA4">
        <w:rPr>
          <w:rStyle w:val="CommentReference"/>
        </w:rPr>
        <w:commentReference w:id="956"/>
      </w:r>
      <w:r>
        <w:rPr>
          <w:rFonts w:ascii="Times New Roman" w:hAnsi="Times New Roman" w:cs="Times New Roman"/>
          <w:sz w:val="24"/>
          <w:szCs w:val="24"/>
        </w:rPr>
        <w:t xml:space="preserve">  </w:t>
      </w:r>
      <w:del w:id="966" w:author="Miller, Harvey J." w:date="2019-12-10T14:15:00Z">
        <w:r w:rsidDel="00A92C7C">
          <w:rPr>
            <w:rFonts w:ascii="Times New Roman" w:hAnsi="Times New Roman" w:cs="Times New Roman"/>
            <w:sz w:val="24"/>
            <w:szCs w:val="24"/>
          </w:rPr>
          <w:delText xml:space="preserve">Finally, </w:delText>
        </w:r>
      </w:del>
      <w:ins w:id="967" w:author="Miller, Harvey J." w:date="2019-12-10T14:20:00Z">
        <w:r w:rsidR="00A92C7C">
          <w:rPr>
            <w:rFonts w:ascii="Times New Roman" w:hAnsi="Times New Roman" w:cs="Times New Roman"/>
            <w:sz w:val="24"/>
            <w:szCs w:val="24"/>
          </w:rPr>
          <w:t>U</w:t>
        </w:r>
      </w:ins>
      <w:del w:id="968"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969"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970"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971" w:author="Miller, Harvey J." w:date="2019-12-10T14:21:00Z">
        <w:r w:rsidR="00A92C7C">
          <w:rPr>
            <w:rFonts w:ascii="Times New Roman" w:hAnsi="Times New Roman" w:cs="Times New Roman"/>
            <w:sz w:val="24"/>
            <w:szCs w:val="24"/>
          </w:rPr>
          <w:t>strategies</w:t>
        </w:r>
      </w:ins>
      <w:ins w:id="972" w:author="Miller, Harvey J." w:date="2019-12-10T14:20:00Z">
        <w:r w:rsidR="00A92C7C">
          <w:rPr>
            <w:rFonts w:ascii="Times New Roman" w:hAnsi="Times New Roman" w:cs="Times New Roman"/>
            <w:sz w:val="24"/>
            <w:szCs w:val="24"/>
          </w:rPr>
          <w:t xml:space="preserve"> with insurance time buffers</w:t>
        </w:r>
      </w:ins>
      <w:ins w:id="973" w:author="Miller, Harvey J." w:date="2019-12-10T14:21:00Z">
        <w:r w:rsidR="00A92C7C">
          <w:rPr>
            <w:rFonts w:ascii="Times New Roman" w:hAnsi="Times New Roman" w:cs="Times New Roman"/>
            <w:sz w:val="24"/>
            <w:szCs w:val="24"/>
          </w:rPr>
          <w:t>.  At present, most RTI apps implicitly promote a greedy strategy: as we have shown, this is a risky and poor performing strategy.</w:t>
        </w:r>
      </w:ins>
      <w:ins w:id="974" w:author="Miller, Harvey J." w:date="2019-12-10T14:20:00Z">
        <w:r w:rsidR="00A92C7C">
          <w:rPr>
            <w:rFonts w:ascii="Times New Roman" w:hAnsi="Times New Roman" w:cs="Times New Roman"/>
            <w:sz w:val="24"/>
            <w:szCs w:val="24"/>
          </w:rPr>
          <w:t xml:space="preserve">  </w:t>
        </w:r>
      </w:ins>
      <w:ins w:id="975"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976"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933"/>
      <w:r w:rsidR="009257B2">
        <w:rPr>
          <w:rStyle w:val="CommentReference"/>
        </w:rPr>
        <w:commentReference w:id="933"/>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977" w:author="Miller, Harvey J." w:date="2019-12-10T14:23:00Z">
        <w:r>
          <w:rPr>
            <w:rFonts w:ascii="Times New Roman" w:hAnsi="Times New Roman" w:cs="Times New Roman"/>
            <w:sz w:val="24"/>
            <w:szCs w:val="24"/>
          </w:rPr>
          <w:t xml:space="preserve">To </w:t>
        </w:r>
      </w:ins>
      <w:del w:id="978"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979" w:author="Miller, Harvey J." w:date="2019-12-10T14:24:00Z">
        <w:r w:rsidR="006550FB" w:rsidDel="009257B2">
          <w:rPr>
            <w:rFonts w:ascii="Times New Roman" w:hAnsi="Times New Roman" w:cs="Times New Roman"/>
            <w:sz w:val="24"/>
            <w:szCs w:val="24"/>
          </w:rPr>
          <w:delText xml:space="preserve"> </w:delText>
        </w:r>
      </w:del>
      <w:ins w:id="980" w:author="Miller, Harvey J." w:date="2019-12-10T14:24:00Z">
        <w:r>
          <w:rPr>
            <w:rFonts w:ascii="Times New Roman" w:hAnsi="Times New Roman" w:cs="Times New Roman"/>
            <w:sz w:val="24"/>
            <w:szCs w:val="24"/>
          </w:rPr>
          <w:t xml:space="preserve"> based on stated or revealed risk attitudes of users</w:t>
        </w:r>
      </w:ins>
      <w:del w:id="981"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982"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983" w:author="Miller, Harvey J." w:date="2019-12-10T14:24:00Z">
        <w:r>
          <w:rPr>
            <w:rFonts w:ascii="Times New Roman" w:hAnsi="Times New Roman" w:cs="Times New Roman"/>
            <w:sz w:val="24"/>
            <w:szCs w:val="24"/>
          </w:rPr>
          <w:t xml:space="preserve">where </w:t>
        </w:r>
      </w:ins>
      <w:del w:id="984"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985"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986" w:author="Miller, Harvey J." w:date="2019-12-10T14:25:00Z">
        <w:r>
          <w:rPr>
            <w:rFonts w:ascii="Times New Roman" w:hAnsi="Times New Roman" w:cs="Times New Roman"/>
            <w:sz w:val="24"/>
            <w:szCs w:val="24"/>
          </w:rPr>
          <w:t>Computational techniques such as m</w:t>
        </w:r>
      </w:ins>
      <w:del w:id="987"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988" w:author="Miller, Harvey J." w:date="2019-12-10T14:25:00Z">
        <w:r>
          <w:rPr>
            <w:rFonts w:ascii="Times New Roman" w:hAnsi="Times New Roman" w:cs="Times New Roman"/>
            <w:sz w:val="24"/>
            <w:szCs w:val="24"/>
          </w:rPr>
          <w:t xml:space="preserve">could be applied to empirical performance and user data to determine effective trip planning strathies based on context and user risk preferences.   </w:t>
        </w:r>
      </w:ins>
      <w:del w:id="989"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990"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991" w:author="Miller, Harvey J." w:date="2019-12-10T14:26:00Z">
        <w:r w:rsidR="009257B2">
          <w:rPr>
            <w:rFonts w:ascii="Times New Roman" w:hAnsi="Times New Roman" w:cs="Times New Roman"/>
            <w:sz w:val="24"/>
            <w:szCs w:val="24"/>
          </w:rPr>
          <w:t xml:space="preserve">type as in </w:t>
        </w:r>
      </w:ins>
      <w:del w:id="992"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993"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994"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995" w:author="Miller, Harvey J." w:date="2019-12-10T14:27:00Z">
        <w:r w:rsidR="009257B2">
          <w:rPr>
            <w:rFonts w:ascii="Times New Roman" w:hAnsi="Times New Roman" w:cs="Times New Roman"/>
            <w:noProof/>
            <w:sz w:val="24"/>
            <w:szCs w:val="24"/>
          </w:rPr>
          <w:t xml:space="preserve">should </w:t>
        </w:r>
      </w:ins>
      <w:del w:id="996"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997" w:author="Miller, Harvey J." w:date="2019-12-10T14:27:00Z">
        <w:r w:rsidR="009257B2">
          <w:rPr>
            <w:rFonts w:ascii="Times New Roman" w:hAnsi="Times New Roman" w:cs="Times New Roman"/>
            <w:noProof/>
            <w:sz w:val="24"/>
            <w:szCs w:val="24"/>
          </w:rPr>
          <w:t xml:space="preserve">and </w:t>
        </w:r>
      </w:ins>
      <w:del w:id="998"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w:t>
      </w:r>
      <w:bookmarkStart w:id="999" w:name="_GoBack"/>
      <w:bookmarkEnd w:id="999"/>
      <w:r w:rsidR="006550FB">
        <w:rPr>
          <w:rFonts w:ascii="Times New Roman" w:hAnsi="Times New Roman" w:cs="Times New Roman"/>
          <w:noProof/>
          <w:sz w:val="24"/>
          <w:szCs w:val="24"/>
        </w:rPr>
        <w:t>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000"/>
    <w:p w14:paraId="07508B5E" w14:textId="4033CC4E" w:rsidR="00BE5A68" w:rsidRPr="00BE5A68" w:rsidRDefault="006550FB"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 xml:space="preserve">Algers, S., Hansen, S., &amp; Tegner, G. (1975). Role of waiting time, comfort, and convenience in modal choice for work trip. </w:t>
      </w:r>
      <w:r w:rsidR="00BE5A68" w:rsidRPr="00BE5A68">
        <w:rPr>
          <w:rFonts w:ascii="Times New Roman" w:hAnsi="Times New Roman" w:cs="Times New Roman"/>
          <w:i/>
          <w:iCs/>
          <w:noProof/>
          <w:sz w:val="24"/>
          <w:szCs w:val="24"/>
        </w:rPr>
        <w:t>Transportation Research Record</w:t>
      </w:r>
      <w:r w:rsidR="00BE5A68" w:rsidRPr="00BE5A68">
        <w:rPr>
          <w:rFonts w:ascii="Times New Roman" w:hAnsi="Times New Roman" w:cs="Times New Roman"/>
          <w:noProof/>
          <w:sz w:val="24"/>
          <w:szCs w:val="24"/>
        </w:rPr>
        <w:t xml:space="preserve">, </w:t>
      </w:r>
      <w:r w:rsidR="00BE5A68" w:rsidRPr="00BE5A68">
        <w:rPr>
          <w:rFonts w:ascii="Times New Roman" w:hAnsi="Times New Roman" w:cs="Times New Roman"/>
          <w:i/>
          <w:iCs/>
          <w:noProof/>
          <w:sz w:val="24"/>
          <w:szCs w:val="24"/>
        </w:rPr>
        <w:t>534</w:t>
      </w:r>
      <w:r w:rsidR="00BE5A68" w:rsidRPr="00BE5A68">
        <w:rPr>
          <w:rFonts w:ascii="Times New Roman" w:hAnsi="Times New Roman" w:cs="Times New Roman"/>
          <w:noProof/>
          <w:sz w:val="24"/>
          <w:szCs w:val="24"/>
        </w:rPr>
        <w:t>(534), 38–51.</w:t>
      </w:r>
    </w:p>
    <w:p w14:paraId="37FF376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Armstrong, J. S., &amp; Overton, T. S. (1977). Estimating nonresponse bias in mail surveys. </w:t>
      </w:r>
      <w:r w:rsidRPr="00BE5A68">
        <w:rPr>
          <w:rFonts w:ascii="Times New Roman" w:hAnsi="Times New Roman" w:cs="Times New Roman"/>
          <w:i/>
          <w:iCs/>
          <w:noProof/>
          <w:sz w:val="24"/>
          <w:szCs w:val="24"/>
        </w:rPr>
        <w:t>Journal of Marketing Research</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3), 396–402.</w:t>
      </w:r>
    </w:p>
    <w:p w14:paraId="54FCD18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owman, L. A., &amp; Turnquist, M. A. (1981). Service frequency, schedule reliability and passenger wait times at transit stops. </w:t>
      </w:r>
      <w:r w:rsidRPr="00BE5A68">
        <w:rPr>
          <w:rFonts w:ascii="Times New Roman" w:hAnsi="Times New Roman" w:cs="Times New Roman"/>
          <w:i/>
          <w:iCs/>
          <w:noProof/>
          <w:sz w:val="24"/>
          <w:szCs w:val="24"/>
        </w:rPr>
        <w:t>Transportation Research Part A: General</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5</w:t>
      </w:r>
      <w:r w:rsidRPr="00BE5A68">
        <w:rPr>
          <w:rFonts w:ascii="Times New Roman" w:hAnsi="Times New Roman" w:cs="Times New Roman"/>
          <w:noProof/>
          <w:sz w:val="24"/>
          <w:szCs w:val="24"/>
        </w:rPr>
        <w:t>(6), 465–471. https://doi.org/10.1016/0191-2607(81)90114-X</w:t>
      </w:r>
    </w:p>
    <w:p w14:paraId="01FF8F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9</w:t>
      </w:r>
      <w:r w:rsidRPr="00BE5A68">
        <w:rPr>
          <w:rFonts w:ascii="Times New Roman" w:hAnsi="Times New Roman" w:cs="Times New Roman"/>
          <w:noProof/>
          <w:sz w:val="24"/>
          <w:szCs w:val="24"/>
        </w:rPr>
        <w:t>, 409–422. https://doi.org/10.1016/j.tra.2014.09.003</w:t>
      </w:r>
    </w:p>
    <w:p w14:paraId="4436981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Macfarlane, G. S., &amp; Watkins, K. (2015). The impact of real-time information on bus ridership in New York City. </w:t>
      </w:r>
      <w:r w:rsidRPr="00BE5A68">
        <w:rPr>
          <w:rFonts w:ascii="Times New Roman" w:hAnsi="Times New Roman" w:cs="Times New Roman"/>
          <w:i/>
          <w:iCs/>
          <w:noProof/>
          <w:sz w:val="24"/>
          <w:szCs w:val="24"/>
        </w:rPr>
        <w:t>Transportation Research Part C: Emerging Technologie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3</w:t>
      </w:r>
      <w:r w:rsidRPr="00BE5A68">
        <w:rPr>
          <w:rFonts w:ascii="Times New Roman" w:hAnsi="Times New Roman" w:cs="Times New Roman"/>
          <w:noProof/>
          <w:sz w:val="24"/>
          <w:szCs w:val="24"/>
        </w:rPr>
        <w:t>, 59–75. https://doi.org/10.1016/j.trc.2015.01.021</w:t>
      </w:r>
    </w:p>
    <w:p w14:paraId="7D757A7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Rojas, F., Zegras, P. C., Watkins, K., &amp; Robin, J. (2015). An analysis of commuter Rail real-time information in Bost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8</w:t>
      </w:r>
      <w:r w:rsidRPr="00BE5A68">
        <w:rPr>
          <w:rFonts w:ascii="Times New Roman" w:hAnsi="Times New Roman" w:cs="Times New Roman"/>
          <w:noProof/>
          <w:sz w:val="24"/>
          <w:szCs w:val="24"/>
        </w:rPr>
        <w:t>(1), 1–20. https://doi.org/10.5038/2375-0901.18.1.1</w:t>
      </w:r>
    </w:p>
    <w:p w14:paraId="1EE7AB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amp; Watkins, K. (2019). A literature review of the passenger benefits of real-time transit information. </w:t>
      </w:r>
      <w:r w:rsidRPr="00BE5A68">
        <w:rPr>
          <w:rFonts w:ascii="Times New Roman" w:hAnsi="Times New Roman" w:cs="Times New Roman"/>
          <w:i/>
          <w:iCs/>
          <w:noProof/>
          <w:sz w:val="24"/>
          <w:szCs w:val="24"/>
        </w:rPr>
        <w:t>Transport Review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3), 327–356. https://doi.org/10.1080/01441647.2018.1472147</w:t>
      </w:r>
    </w:p>
    <w:p w14:paraId="38B0F4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BE5A68">
        <w:rPr>
          <w:rFonts w:ascii="Times New Roman" w:hAnsi="Times New Roman" w:cs="Times New Roman"/>
          <w:i/>
          <w:iCs/>
          <w:noProof/>
          <w:sz w:val="24"/>
          <w:szCs w:val="24"/>
        </w:rPr>
        <w:t>IEEE Conference on Intelligent Transportation Systems, Proceedings, ITSC</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8</w:t>
      </w:r>
      <w:r w:rsidRPr="00BE5A68">
        <w:rPr>
          <w:rFonts w:ascii="Times New Roman" w:hAnsi="Times New Roman" w:cs="Times New Roman"/>
          <w:noProof/>
          <w:sz w:val="24"/>
          <w:szCs w:val="24"/>
        </w:rPr>
        <w:t>-</w:t>
      </w:r>
      <w:r w:rsidRPr="00BE5A68">
        <w:rPr>
          <w:rFonts w:ascii="Times New Roman" w:hAnsi="Times New Roman" w:cs="Times New Roman"/>
          <w:i/>
          <w:iCs/>
          <w:noProof/>
          <w:sz w:val="24"/>
          <w:szCs w:val="24"/>
        </w:rPr>
        <w:t>Novem</w:t>
      </w:r>
      <w:r w:rsidRPr="00BE5A68">
        <w:rPr>
          <w:rFonts w:ascii="Times New Roman" w:hAnsi="Times New Roman" w:cs="Times New Roman"/>
          <w:noProof/>
          <w:sz w:val="24"/>
          <w:szCs w:val="24"/>
        </w:rPr>
        <w:t>, 2589–2594. https://doi.org/10.1109/ITSC.2018.8569758</w:t>
      </w:r>
    </w:p>
    <w:p w14:paraId="77A9028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E5A68">
        <w:rPr>
          <w:rFonts w:ascii="Times New Roman" w:hAnsi="Times New Roman" w:cs="Times New Roman"/>
          <w:i/>
          <w:iCs/>
          <w:noProof/>
          <w:sz w:val="24"/>
          <w:szCs w:val="24"/>
        </w:rPr>
        <w:t>EURO Journal on Transportation and Logist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w:t>
      </w:r>
      <w:r w:rsidRPr="00BE5A68">
        <w:rPr>
          <w:rFonts w:ascii="Times New Roman" w:hAnsi="Times New Roman" w:cs="Times New Roman"/>
          <w:noProof/>
          <w:sz w:val="24"/>
          <w:szCs w:val="24"/>
        </w:rPr>
        <w:t>(3), 247–270. https://doi.org/10.1007/s13676-014-0070-4</w:t>
      </w:r>
    </w:p>
    <w:p w14:paraId="29D293B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419</w:t>
      </w:r>
      <w:r w:rsidRPr="00BE5A68">
        <w:rPr>
          <w:rFonts w:ascii="Times New Roman" w:hAnsi="Times New Roman" w:cs="Times New Roman"/>
          <w:noProof/>
          <w:sz w:val="24"/>
          <w:szCs w:val="24"/>
        </w:rPr>
        <w:t>(1), 1–10. https://doi.org/10.3114/2419-01</w:t>
      </w:r>
    </w:p>
    <w:p w14:paraId="0E78AC0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COTA. (2013). C. E. Main. https://doi.org/10.1136/vr.f612</w:t>
      </w:r>
    </w:p>
    <w:p w14:paraId="466BF0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utzik, T., Madsen, T., &amp; Baxandall, P. (2013). </w:t>
      </w:r>
      <w:r w:rsidRPr="00BE5A68">
        <w:rPr>
          <w:rFonts w:ascii="Times New Roman" w:hAnsi="Times New Roman" w:cs="Times New Roman"/>
          <w:i/>
          <w:iCs/>
          <w:noProof/>
          <w:sz w:val="24"/>
          <w:szCs w:val="24"/>
        </w:rPr>
        <w:t>A new way to go: the transportation apps and vehicle-sharing tools that are giving more Americans the freedom to drive less</w:t>
      </w:r>
      <w:r w:rsidRPr="00BE5A68">
        <w:rPr>
          <w:rFonts w:ascii="Times New Roman" w:hAnsi="Times New Roman" w:cs="Times New Roman"/>
          <w:noProof/>
          <w:sz w:val="24"/>
          <w:szCs w:val="24"/>
        </w:rPr>
        <w:t>. (Fall), 54.</w:t>
      </w:r>
    </w:p>
    <w:p w14:paraId="35F8BF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ziekan, K., &amp; Vermeulen, A. (2006). Psychological effects of and design preferences for real-time information displays.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1), 1–19. https://doi.org/10.5038/2375-0901.9.1.1</w:t>
      </w:r>
    </w:p>
    <w:p w14:paraId="22DFD5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88</w:t>
      </w:r>
      <w:r w:rsidRPr="00BE5A68">
        <w:rPr>
          <w:rFonts w:ascii="Times New Roman" w:hAnsi="Times New Roman" w:cs="Times New Roman"/>
          <w:noProof/>
          <w:sz w:val="24"/>
          <w:szCs w:val="24"/>
        </w:rPr>
        <w:t>, 251–264. https://doi.org/10.1016/j.tra.2016.04.012</w:t>
      </w:r>
    </w:p>
    <w:p w14:paraId="001DD38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erris, B., Watkins, K., &amp; Borning, A. (2010). OneBusAway: Results from providing real-time arrival information for public transit. </w:t>
      </w:r>
      <w:r w:rsidRPr="00BE5A68">
        <w:rPr>
          <w:rFonts w:ascii="Times New Roman" w:hAnsi="Times New Roman" w:cs="Times New Roman"/>
          <w:i/>
          <w:iCs/>
          <w:noProof/>
          <w:sz w:val="24"/>
          <w:szCs w:val="24"/>
        </w:rPr>
        <w:t>Conference on Human Factors in Computing Systems - Proceeding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w:t>
      </w:r>
      <w:r w:rsidRPr="00BE5A68">
        <w:rPr>
          <w:rFonts w:ascii="Times New Roman" w:hAnsi="Times New Roman" w:cs="Times New Roman"/>
          <w:noProof/>
          <w:sz w:val="24"/>
          <w:szCs w:val="24"/>
        </w:rPr>
        <w:t>, 1807–1816. https://doi.org/10.1145/1753326.1753597</w:t>
      </w:r>
    </w:p>
    <w:p w14:paraId="1348253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onzone, A., Schmöcker, J. D., &amp; Liu, R. (2015). A Model of Bus Bunching under Reliability-based Passenger Arrival Patterns. </w:t>
      </w:r>
      <w:r w:rsidRPr="00BE5A68">
        <w:rPr>
          <w:rFonts w:ascii="Times New Roman" w:hAnsi="Times New Roman" w:cs="Times New Roman"/>
          <w:i/>
          <w:iCs/>
          <w:noProof/>
          <w:sz w:val="24"/>
          <w:szCs w:val="24"/>
        </w:rPr>
        <w:t>Transportation Research Procedia</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7</w:t>
      </w:r>
      <w:r w:rsidRPr="00BE5A68">
        <w:rPr>
          <w:rFonts w:ascii="Times New Roman" w:hAnsi="Times New Roman" w:cs="Times New Roman"/>
          <w:noProof/>
          <w:sz w:val="24"/>
          <w:szCs w:val="24"/>
        </w:rPr>
        <w:t>, 276–299. https://doi.org/10.1016/j.trpro.2015.06.015</w:t>
      </w:r>
    </w:p>
    <w:p w14:paraId="51C802D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ies, R. N., Dunning, A. E., &amp; Chowdhury, M. A. (2011). University traveler value of potential real-time transit informati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 xml:space="preserve">(2), 29–50. </w:t>
      </w:r>
      <w:r w:rsidRPr="00BE5A68">
        <w:rPr>
          <w:rFonts w:ascii="Times New Roman" w:hAnsi="Times New Roman" w:cs="Times New Roman"/>
          <w:noProof/>
          <w:sz w:val="24"/>
          <w:szCs w:val="24"/>
        </w:rPr>
        <w:lastRenderedPageBreak/>
        <w:t>https://doi.org/10.5038/2375-0901.14.2.2</w:t>
      </w:r>
    </w:p>
    <w:p w14:paraId="012227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274</w:t>
      </w:r>
      <w:r w:rsidRPr="00BE5A68">
        <w:rPr>
          <w:rFonts w:ascii="Times New Roman" w:hAnsi="Times New Roman" w:cs="Times New Roman"/>
          <w:noProof/>
          <w:sz w:val="24"/>
          <w:szCs w:val="24"/>
        </w:rPr>
        <w:t>(2274), 52–60. https://doi.org/10.3141/2274-05</w:t>
      </w:r>
    </w:p>
    <w:p w14:paraId="16549E7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kioulou, Z. (2013). </w:t>
      </w:r>
      <w:r w:rsidRPr="00BE5A68">
        <w:rPr>
          <w:rFonts w:ascii="Times New Roman" w:hAnsi="Times New Roman" w:cs="Times New Roman"/>
          <w:i/>
          <w:iCs/>
          <w:noProof/>
          <w:sz w:val="24"/>
          <w:szCs w:val="24"/>
        </w:rPr>
        <w:t>Evaluating the impact of waiting time uncertainty on passengers´ decisions</w:t>
      </w:r>
      <w:r w:rsidRPr="00BE5A68">
        <w:rPr>
          <w:rFonts w:ascii="Times New Roman" w:hAnsi="Times New Roman" w:cs="Times New Roman"/>
          <w:noProof/>
          <w:sz w:val="24"/>
          <w:szCs w:val="24"/>
        </w:rPr>
        <w:t>.</w:t>
      </w:r>
    </w:p>
    <w:p w14:paraId="475055A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FF3013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8). Trip Updates. Retrieved April 8, 2019, from https://developers.google.com/transit/gtfs-realtime/guides/trip-updates</w:t>
      </w:r>
    </w:p>
    <w:p w14:paraId="58832BDE"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oyder, J. (1986). Surveys on surveys: limitations and potentialities. </w:t>
      </w:r>
      <w:r w:rsidRPr="00BE5A68">
        <w:rPr>
          <w:rFonts w:ascii="Times New Roman" w:hAnsi="Times New Roman" w:cs="Times New Roman"/>
          <w:i/>
          <w:iCs/>
          <w:noProof/>
          <w:sz w:val="24"/>
          <w:szCs w:val="24"/>
        </w:rPr>
        <w:t>Public Opinion Quarterl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0</w:t>
      </w:r>
      <w:r w:rsidRPr="00BE5A68">
        <w:rPr>
          <w:rFonts w:ascii="Times New Roman" w:hAnsi="Times New Roman" w:cs="Times New Roman"/>
          <w:noProof/>
          <w:sz w:val="24"/>
          <w:szCs w:val="24"/>
        </w:rPr>
        <w:t>(1), 27. https://doi.org/10.1086/268957</w:t>
      </w:r>
    </w:p>
    <w:p w14:paraId="3B36D22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BE5A68">
        <w:rPr>
          <w:rFonts w:ascii="Times New Roman" w:hAnsi="Times New Roman" w:cs="Times New Roman"/>
          <w:i/>
          <w:iCs/>
          <w:noProof/>
          <w:sz w:val="24"/>
          <w:szCs w:val="24"/>
        </w:rPr>
        <w:t>Transportation Scien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3), 248–282. https://doi.org/10.1287/trsc.9.3.248</w:t>
      </w:r>
    </w:p>
    <w:p w14:paraId="4129926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arsen, O. I., &amp; Sunde, Ø. (2008). Waiting time and the role and value of information in scheduled transport. </w:t>
      </w:r>
      <w:r w:rsidRPr="00BE5A68">
        <w:rPr>
          <w:rFonts w:ascii="Times New Roman" w:hAnsi="Times New Roman" w:cs="Times New Roman"/>
          <w:i/>
          <w:iCs/>
          <w:noProof/>
          <w:sz w:val="24"/>
          <w:szCs w:val="24"/>
        </w:rPr>
        <w:t>Research in Transportation Econom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3</w:t>
      </w:r>
      <w:r w:rsidRPr="00BE5A68">
        <w:rPr>
          <w:rFonts w:ascii="Times New Roman" w:hAnsi="Times New Roman" w:cs="Times New Roman"/>
          <w:noProof/>
          <w:sz w:val="24"/>
          <w:szCs w:val="24"/>
        </w:rPr>
        <w:t>(1), 41–52. https://doi.org/10.1016/j.retrec.2008.10.005</w:t>
      </w:r>
    </w:p>
    <w:p w14:paraId="72E1C6D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BE5A68">
        <w:rPr>
          <w:rFonts w:ascii="Times New Roman" w:hAnsi="Times New Roman" w:cs="Times New Roman"/>
          <w:i/>
          <w:iCs/>
          <w:noProof/>
          <w:sz w:val="24"/>
          <w:szCs w:val="24"/>
        </w:rPr>
        <w:t>Manuscript Submitted for Publication.</w:t>
      </w:r>
    </w:p>
    <w:p w14:paraId="5A960F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E5A68">
        <w:rPr>
          <w:rFonts w:ascii="Times New Roman" w:hAnsi="Times New Roman" w:cs="Times New Roman"/>
          <w:i/>
          <w:iCs/>
          <w:noProof/>
          <w:sz w:val="24"/>
          <w:szCs w:val="24"/>
        </w:rPr>
        <w:t>Journal of Advanced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7</w:t>
      </w:r>
      <w:r w:rsidRPr="00BE5A68">
        <w:rPr>
          <w:rFonts w:ascii="Times New Roman" w:hAnsi="Times New Roman" w:cs="Times New Roman"/>
          <w:noProof/>
          <w:sz w:val="24"/>
          <w:szCs w:val="24"/>
        </w:rPr>
        <w:t>. https://doi.org/10.1155/2017/8652053</w:t>
      </w:r>
    </w:p>
    <w:p w14:paraId="49CA7E9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Neuman, W. L., &amp; Robson, K. (2004). </w:t>
      </w:r>
      <w:r w:rsidRPr="00BE5A68">
        <w:rPr>
          <w:rFonts w:ascii="Times New Roman" w:hAnsi="Times New Roman" w:cs="Times New Roman"/>
          <w:i/>
          <w:iCs/>
          <w:noProof/>
          <w:sz w:val="24"/>
          <w:szCs w:val="24"/>
        </w:rPr>
        <w:t>“Basics of social research. Pearson.”</w:t>
      </w:r>
      <w:r w:rsidRPr="00BE5A68">
        <w:rPr>
          <w:rFonts w:ascii="Times New Roman" w:hAnsi="Times New Roman" w:cs="Times New Roman"/>
          <w:noProof/>
          <w:sz w:val="24"/>
          <w:szCs w:val="24"/>
        </w:rPr>
        <w:t xml:space="preserve"> Pearson Canada Toronto.</w:t>
      </w:r>
    </w:p>
    <w:p w14:paraId="78674F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pangelis, K., Nelson, J. D., Sripada, S., &amp; Beecroft, M. (2016). The effects of mobile real-time information on rural passengers. </w:t>
      </w:r>
      <w:r w:rsidRPr="00BE5A68">
        <w:rPr>
          <w:rFonts w:ascii="Times New Roman" w:hAnsi="Times New Roman" w:cs="Times New Roman"/>
          <w:i/>
          <w:iCs/>
          <w:noProof/>
          <w:sz w:val="24"/>
          <w:szCs w:val="24"/>
        </w:rPr>
        <w:t>Transportation Planning and Technolog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1), 97–114. https://doi.org/10.1080/03081060.2015.1108085</w:t>
      </w:r>
    </w:p>
    <w:p w14:paraId="2E714416"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E5A68">
        <w:rPr>
          <w:rFonts w:ascii="Times New Roman" w:hAnsi="Times New Roman" w:cs="Times New Roman"/>
          <w:i/>
          <w:iCs/>
          <w:noProof/>
          <w:sz w:val="24"/>
          <w:szCs w:val="24"/>
        </w:rPr>
        <w:t>International Journal of Geographical Information Science</w:t>
      </w:r>
      <w:r w:rsidRPr="00BE5A68">
        <w:rPr>
          <w:rFonts w:ascii="Times New Roman" w:hAnsi="Times New Roman" w:cs="Times New Roman"/>
          <w:noProof/>
          <w:sz w:val="24"/>
          <w:szCs w:val="24"/>
        </w:rPr>
        <w:t>, 1–26. https://doi.org/10.1080/13658816.2019.1608997</w:t>
      </w:r>
    </w:p>
    <w:p w14:paraId="4A4DBA8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BE5A68">
        <w:rPr>
          <w:rFonts w:ascii="Times New Roman" w:hAnsi="Times New Roman" w:cs="Times New Roman"/>
          <w:i/>
          <w:iCs/>
          <w:noProof/>
          <w:sz w:val="24"/>
          <w:szCs w:val="24"/>
        </w:rPr>
        <w:t>Vehicle Navigation and Information Systems Conference (VNIS)</w:t>
      </w:r>
      <w:r w:rsidRPr="00BE5A68">
        <w:rPr>
          <w:rFonts w:ascii="Times New Roman" w:hAnsi="Times New Roman" w:cs="Times New Roman"/>
          <w:noProof/>
          <w:sz w:val="24"/>
          <w:szCs w:val="24"/>
        </w:rPr>
        <w:t>, 83–89. IEEE.</w:t>
      </w:r>
    </w:p>
    <w:p w14:paraId="22F9081C"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6B8EFD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Walker, J. (2012). Human transit: How clearer thinking about public transit can enrich our communities and our lives. In </w:t>
      </w:r>
      <w:r w:rsidRPr="00BE5A68">
        <w:rPr>
          <w:rFonts w:ascii="Times New Roman" w:hAnsi="Times New Roman" w:cs="Times New Roman"/>
          <w:i/>
          <w:iCs/>
          <w:noProof/>
          <w:sz w:val="24"/>
          <w:szCs w:val="24"/>
        </w:rPr>
        <w:t>Human Transit: How Clearer Thinking About Public Transit can Enrich our Communities and our Lives</w:t>
      </w:r>
      <w:r w:rsidRPr="00BE5A68">
        <w:rPr>
          <w:rFonts w:ascii="Times New Roman" w:hAnsi="Times New Roman" w:cs="Times New Roman"/>
          <w:noProof/>
          <w:sz w:val="24"/>
          <w:szCs w:val="24"/>
        </w:rPr>
        <w:t>. Island Press.</w:t>
      </w:r>
    </w:p>
    <w:p w14:paraId="3FD4F0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45</w:t>
      </w:r>
      <w:r w:rsidRPr="00BE5A68">
        <w:rPr>
          <w:rFonts w:ascii="Times New Roman" w:hAnsi="Times New Roman" w:cs="Times New Roman"/>
          <w:noProof/>
          <w:sz w:val="24"/>
          <w:szCs w:val="24"/>
        </w:rPr>
        <w:t>(8), 839–848. https://doi.org/10.1016/j.tra.2011.06.010</w:t>
      </w:r>
    </w:p>
    <w:p w14:paraId="6708305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rPr>
      </w:pPr>
      <w:r w:rsidRPr="00BE5A6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BE5A68">
        <w:rPr>
          <w:rFonts w:ascii="Times New Roman" w:hAnsi="Times New Roman" w:cs="Times New Roman"/>
          <w:i/>
          <w:iCs/>
          <w:noProof/>
          <w:sz w:val="24"/>
          <w:szCs w:val="24"/>
        </w:rPr>
        <w:t>Journal of Computer-Mediated Communic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0</w:t>
      </w:r>
      <w:r w:rsidRPr="00BE5A6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1000"/>
      <w:r w:rsidR="009D6A04">
        <w:rPr>
          <w:rStyle w:val="CommentReference"/>
        </w:rPr>
        <w:commentReference w:id="1000"/>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0" w:author="Miller, Harvey J." w:date="2019-11-06T11:09:00Z" w:initials="MHJ">
    <w:p w14:paraId="54718D13" w14:textId="77777777" w:rsidR="00177AEA" w:rsidRDefault="00177AEA" w:rsidP="006550FB">
      <w:pPr>
        <w:pStyle w:val="CommentText"/>
      </w:pPr>
      <w:r>
        <w:rPr>
          <w:rStyle w:val="CommentReference"/>
        </w:rPr>
        <w:annotationRef/>
      </w:r>
      <w:r>
        <w:t>We’ll need to check if we can use this screenshot, or do we need permission</w:t>
      </w:r>
    </w:p>
  </w:comment>
  <w:comment w:id="71" w:author="Liu, Luyu" w:date="2019-11-07T17:02:00Z" w:initials="LL">
    <w:p w14:paraId="233DFFF9" w14:textId="77777777" w:rsidR="00177AEA" w:rsidRDefault="00177AEA"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177AEA" w:rsidRDefault="00177AEA" w:rsidP="006550FB">
      <w:pPr>
        <w:pStyle w:val="CommentText"/>
      </w:pPr>
    </w:p>
    <w:p w14:paraId="1F839989" w14:textId="77777777" w:rsidR="00177AEA" w:rsidRDefault="00177AEA" w:rsidP="006550FB">
      <w:pPr>
        <w:pStyle w:val="CommentText"/>
      </w:pPr>
      <w:r>
        <w:t>I quote from Wikipedia.</w:t>
      </w:r>
    </w:p>
    <w:p w14:paraId="16A5DD10" w14:textId="77777777" w:rsidR="00177AEA" w:rsidRDefault="00177AEA"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177AEA" w:rsidRDefault="00177AEA" w:rsidP="006550FB">
      <w:pPr>
        <w:pStyle w:val="CommentText"/>
      </w:pPr>
      <w:r>
        <w:t xml:space="preserve"> </w:t>
      </w:r>
    </w:p>
  </w:comment>
  <w:comment w:id="73" w:author="Miller, Harvey J." w:date="2019-12-10T10:54:00Z" w:initials="MHJ">
    <w:p w14:paraId="63140723" w14:textId="5BBF0628" w:rsidR="00177AEA" w:rsidRDefault="00177AEA">
      <w:pPr>
        <w:pStyle w:val="CommentText"/>
      </w:pPr>
      <w:r>
        <w:rPr>
          <w:rStyle w:val="CommentReference"/>
        </w:rPr>
        <w:annotationRef/>
      </w:r>
      <w:r>
        <w:t>Note how I snuck that in; helps make a subtle case for doing this research in Columbus)</w:t>
      </w:r>
    </w:p>
  </w:comment>
  <w:comment w:id="78" w:author="Miller, Harvey J." w:date="2019-12-10T10:59:00Z" w:initials="MHJ">
    <w:p w14:paraId="6D59460A" w14:textId="5A0DFE46" w:rsidR="00177AEA" w:rsidRDefault="00177AEA">
      <w:pPr>
        <w:pStyle w:val="CommentText"/>
      </w:pPr>
      <w:r>
        <w:rPr>
          <w:rStyle w:val="CommentReference"/>
        </w:rPr>
        <w:annotationRef/>
      </w:r>
      <w:r>
        <w:t>More general, less specific that the 30 vs 2 minute headway example.</w:t>
      </w:r>
    </w:p>
  </w:comment>
  <w:comment w:id="108" w:author="Miller, Harvey J." w:date="2019-12-10T09:17:00Z" w:initials="MHJ">
    <w:p w14:paraId="6AE8D0FC" w14:textId="77777777" w:rsidR="00177AEA" w:rsidRDefault="00177AEA">
      <w:pPr>
        <w:pStyle w:val="CommentText"/>
      </w:pPr>
      <w:r>
        <w:rPr>
          <w:rStyle w:val="CommentReference"/>
        </w:rPr>
        <w:annotationRef/>
      </w:r>
      <w:r>
        <w:t xml:space="preserve">Note that I foreshadow our theory and results in the paper about reclaimed and discontinuity delays.  </w:t>
      </w:r>
    </w:p>
    <w:p w14:paraId="046CA697" w14:textId="77777777" w:rsidR="00177AEA" w:rsidRDefault="00177AEA">
      <w:pPr>
        <w:pStyle w:val="CommentText"/>
      </w:pPr>
    </w:p>
    <w:p w14:paraId="625F76FB" w14:textId="0C8A5D5D" w:rsidR="00177AEA" w:rsidRDefault="00177AEA">
      <w:pPr>
        <w:pStyle w:val="CommentText"/>
      </w:pPr>
      <w:r>
        <w:t>I also don't think the next paragraph (now deleted) was necessary.  Note how our message is now much "punchier" (concise, focused)</w:t>
      </w:r>
    </w:p>
  </w:comment>
  <w:comment w:id="221" w:author="Miller, Harvey J." w:date="2019-12-10T11:07:00Z" w:initials="MHJ">
    <w:p w14:paraId="7E5B790C" w14:textId="09B4CF4E" w:rsidR="00177AEA" w:rsidRDefault="00177AEA">
      <w:pPr>
        <w:pStyle w:val="CommentText"/>
      </w:pPr>
      <w:r>
        <w:rPr>
          <w:rStyle w:val="CommentReference"/>
        </w:rPr>
        <w:annotationRef/>
      </w:r>
      <w:r>
        <w:t>Yes, this is a word.</w:t>
      </w:r>
    </w:p>
  </w:comment>
  <w:comment w:id="240" w:author="Miller, Harvey J." w:date="2019-12-10T13:33:00Z" w:initials="MHJ">
    <w:p w14:paraId="21143226" w14:textId="52BBF2A9" w:rsidR="00816A10" w:rsidRDefault="00816A10">
      <w:pPr>
        <w:pStyle w:val="CommentText"/>
      </w:pPr>
      <w:r>
        <w:rPr>
          <w:rStyle w:val="CommentReference"/>
        </w:rPr>
        <w:annotationRef/>
      </w:r>
      <w:r>
        <w:t>I note from the TR-A webpage that they want all sections numbered.</w:t>
      </w:r>
    </w:p>
  </w:comment>
  <w:comment w:id="380" w:author="Miller, Harvey J." w:date="2019-11-08T13:12:00Z" w:initials="MHJ">
    <w:p w14:paraId="7B37EF0D" w14:textId="57668237" w:rsidR="00177AEA" w:rsidRDefault="00177AEA">
      <w:pPr>
        <w:pStyle w:val="CommentText"/>
      </w:pPr>
      <w:r>
        <w:rPr>
          <w:rStyle w:val="CommentReference"/>
        </w:rPr>
        <w:annotationRef/>
      </w:r>
      <w:r>
        <w:t xml:space="preserve">Shouldn’t ETA and ATA be ETD and ATD </w:t>
      </w:r>
    </w:p>
  </w:comment>
  <w:comment w:id="386" w:author="Miller, Harvey J." w:date="2019-11-08T10:37:00Z" w:initials="MHJ">
    <w:p w14:paraId="74C8879A" w14:textId="7CD332DC" w:rsidR="00177AEA" w:rsidRDefault="00177AEA">
      <w:pPr>
        <w:pStyle w:val="CommentText"/>
      </w:pPr>
      <w:r>
        <w:rPr>
          <w:rStyle w:val="CommentReference"/>
        </w:rPr>
        <w:annotationRef/>
      </w:r>
      <w:r>
        <w:t>Good call to move this section</w:t>
      </w:r>
    </w:p>
  </w:comment>
  <w:comment w:id="440" w:author="Miller, Harvey J." w:date="2019-12-10T13:15:00Z" w:initials="MHJ">
    <w:p w14:paraId="708F8C29" w14:textId="0B1E6ECA" w:rsidR="00177AEA" w:rsidRDefault="00177AE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465" w:author="Miller, Harvey J." w:date="2019-11-11T10:43:00Z" w:initials="MHJ">
    <w:p w14:paraId="6DCC467D" w14:textId="09DC82AB" w:rsidR="00177AEA" w:rsidRDefault="00177AEA">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472" w:author="Miller, Harvey J." w:date="2019-11-11T11:03:00Z" w:initials="MHJ">
    <w:p w14:paraId="0EBB101B" w14:textId="58CECDE8" w:rsidR="00177AEA" w:rsidRDefault="00177AEA">
      <w:pPr>
        <w:pStyle w:val="CommentText"/>
      </w:pPr>
      <w:r>
        <w:rPr>
          <w:rStyle w:val="CommentReference"/>
        </w:rPr>
        <w:annotationRef/>
      </w:r>
      <w:r>
        <w:t>Can we be more specific wrt the input parameters?</w:t>
      </w:r>
    </w:p>
  </w:comment>
  <w:comment w:id="473" w:author="Liu, Luyu" w:date="2019-11-18T12:24:00Z" w:initials="LL">
    <w:p w14:paraId="1C098AC0" w14:textId="26A9D92D" w:rsidR="00177AEA" w:rsidRDefault="00177AE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177AEA" w:rsidRDefault="00177AEA">
      <w:pPr>
        <w:pStyle w:val="CommentText"/>
      </w:pPr>
    </w:p>
    <w:p w14:paraId="29517E3C" w14:textId="62F4D3E0" w:rsidR="00177AEA" w:rsidRDefault="00177AEA">
      <w:pPr>
        <w:pStyle w:val="CommentText"/>
      </w:pPr>
      <w:r>
        <w:t>Let’s think about this. If there is a solid reason why we should keep it, I can definitely add it.</w:t>
      </w:r>
    </w:p>
  </w:comment>
  <w:comment w:id="470" w:author="Miller, Harvey J." w:date="2019-11-11T11:19:00Z" w:initials="MHJ">
    <w:p w14:paraId="5166FA38" w14:textId="408C8D37" w:rsidR="00177AEA" w:rsidRDefault="00177AEA">
      <w:pPr>
        <w:pStyle w:val="CommentText"/>
      </w:pPr>
      <w:r>
        <w:rPr>
          <w:rStyle w:val="CommentReference"/>
        </w:rPr>
        <w:annotationRef/>
      </w:r>
      <w:r>
        <w:t>I wonder how to smooth the tension between these two paragraphs – it can be done in practice but we could only do one route.  OTOH, Moore's Law.</w:t>
      </w:r>
    </w:p>
  </w:comment>
  <w:comment w:id="471" w:author="Liu, Luyu" w:date="2019-11-18T12:23:00Z" w:initials="LL">
    <w:p w14:paraId="24FCADDF" w14:textId="67A76639" w:rsidR="00177AEA" w:rsidRDefault="00177AEA">
      <w:pPr>
        <w:pStyle w:val="CommentText"/>
      </w:pPr>
      <w:r>
        <w:rPr>
          <w:rStyle w:val="CommentReference"/>
        </w:rPr>
        <w:annotationRef/>
      </w:r>
      <w:r>
        <w:t>Made several adjustments.</w:t>
      </w:r>
    </w:p>
  </w:comment>
  <w:comment w:id="476" w:author="Miller, Harvey J." w:date="2019-12-10T13:32:00Z" w:initials="MHJ">
    <w:p w14:paraId="28E68653" w14:textId="07247172" w:rsidR="00816A10" w:rsidRDefault="00816A10">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486" w:author="Miller, Harvey J." w:date="2019-11-08T10:37:00Z" w:initials="MHJ">
    <w:p w14:paraId="42E28B4B" w14:textId="77777777" w:rsidR="00177AEA" w:rsidRDefault="00177AEA" w:rsidP="0014352B">
      <w:pPr>
        <w:pStyle w:val="CommentText"/>
      </w:pPr>
      <w:r>
        <w:rPr>
          <w:rStyle w:val="CommentReference"/>
        </w:rPr>
        <w:annotationRef/>
      </w:r>
      <w:r>
        <w:t>Good call to move this section</w:t>
      </w:r>
    </w:p>
  </w:comment>
  <w:comment w:id="532" w:author="Miller, Harvey J." w:date="2019-12-10T13:37:00Z" w:initials="MHJ">
    <w:p w14:paraId="0B3DD96C" w14:textId="6BDCFE9C" w:rsidR="00816A10" w:rsidRDefault="00816A10">
      <w:pPr>
        <w:pStyle w:val="CommentText"/>
      </w:pPr>
      <w:r>
        <w:rPr>
          <w:rStyle w:val="CommentReference"/>
        </w:rPr>
        <w:annotationRef/>
      </w:r>
      <w:r>
        <w:t>I specified the section number manually; you may want to insert automatic fields.</w:t>
      </w:r>
    </w:p>
  </w:comment>
  <w:comment w:id="554" w:author="Miller, Harvey J." w:date="2019-11-11T12:16:00Z" w:initials="MHJ">
    <w:p w14:paraId="12EEC3A1" w14:textId="14148F58" w:rsidR="00177AEA" w:rsidRDefault="00177AEA">
      <w:pPr>
        <w:pStyle w:val="CommentText"/>
      </w:pPr>
      <w:r>
        <w:rPr>
          <w:rStyle w:val="CommentReference"/>
        </w:rPr>
        <w:annotationRef/>
      </w:r>
      <w:r>
        <w:t xml:space="preserve">Why doesn't AT have a waiting time SD and a risk mean and SD?  It should. </w:t>
      </w:r>
    </w:p>
  </w:comment>
  <w:comment w:id="553" w:author="Liu, Luyu" w:date="2019-11-11T15:12:00Z" w:initials="LL">
    <w:p w14:paraId="3DE2D40D" w14:textId="39DA1C0E" w:rsidR="00177AEA" w:rsidRDefault="00177AEA">
      <w:pPr>
        <w:pStyle w:val="CommentText"/>
      </w:pPr>
      <w:r>
        <w:rPr>
          <w:rStyle w:val="CommentReference"/>
        </w:rPr>
        <w:annotationRef/>
      </w:r>
      <w:r>
        <w:t xml:space="preserve">I added an explanation above. </w:t>
      </w:r>
    </w:p>
    <w:p w14:paraId="162C4E71" w14:textId="74321A8A" w:rsidR="00177AEA" w:rsidRDefault="00177AEA">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177AEA" w:rsidRDefault="00177AEA">
      <w:pPr>
        <w:pStyle w:val="CommentText"/>
      </w:pPr>
    </w:p>
    <w:p w14:paraId="13E42F7A" w14:textId="7F7981AA" w:rsidR="00177AEA" w:rsidRDefault="00177AEA" w:rsidP="00D704CB">
      <w:pPr>
        <w:pStyle w:val="CommentText"/>
      </w:pPr>
      <w:r>
        <w:t>So for missed risk: In the sense of my computation, AT’s missed risk is always 0, but in reality it’s definitely not.</w:t>
      </w:r>
    </w:p>
    <w:p w14:paraId="737062CC" w14:textId="77777777" w:rsidR="00177AEA" w:rsidRDefault="00177AEA" w:rsidP="00D704CB">
      <w:pPr>
        <w:pStyle w:val="CommentText"/>
      </w:pPr>
    </w:p>
    <w:p w14:paraId="57369CA8" w14:textId="749737AD" w:rsidR="00177AEA" w:rsidRDefault="00177AEA">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177AEA" w:rsidRDefault="00177AEA">
      <w:pPr>
        <w:pStyle w:val="CommentText"/>
      </w:pPr>
    </w:p>
  </w:comment>
  <w:comment w:id="557" w:author="Miller, Harvey J." w:date="2019-11-11T14:56:00Z" w:initials="MHJ">
    <w:p w14:paraId="0662E0D1" w14:textId="77777777" w:rsidR="00177AEA" w:rsidRDefault="00177AEA" w:rsidP="00774C49">
      <w:pPr>
        <w:pStyle w:val="CommentText"/>
      </w:pPr>
      <w:r>
        <w:rPr>
          <w:rStyle w:val="CommentReference"/>
        </w:rPr>
        <w:annotationRef/>
      </w:r>
      <w:r>
        <w:t>Change "Average X change rate" to "Rate of change"</w:t>
      </w:r>
    </w:p>
  </w:comment>
  <w:comment w:id="562" w:author="Miller, Harvey J." w:date="2019-11-11T13:56:00Z" w:initials="MHJ">
    <w:p w14:paraId="2A9A3DB5" w14:textId="0F1C27A7" w:rsidR="00177AEA" w:rsidRDefault="00177AEA">
      <w:pPr>
        <w:pStyle w:val="CommentText"/>
      </w:pPr>
      <w:r>
        <w:rPr>
          <w:rStyle w:val="CommentReference"/>
        </w:rPr>
        <w:annotationRef/>
      </w:r>
      <w:r>
        <w:t>Agree?</w:t>
      </w:r>
    </w:p>
  </w:comment>
  <w:comment w:id="566" w:author="Miller, Harvey J." w:date="2019-11-26T12:07:00Z" w:initials="MHJ">
    <w:p w14:paraId="519BE334" w14:textId="1A64C813" w:rsidR="00177AEA" w:rsidRDefault="00177AEA">
      <w:pPr>
        <w:pStyle w:val="CommentText"/>
      </w:pPr>
      <w:r>
        <w:rPr>
          <w:rStyle w:val="CommentReference"/>
        </w:rPr>
        <w:annotationRef/>
      </w:r>
      <w:r>
        <w:t>In the figure, use “PT” rather than “PT optimal “ for consistency</w:t>
      </w:r>
    </w:p>
  </w:comment>
  <w:comment w:id="568" w:author="Miller, Harvey J." w:date="2019-11-26T12:06:00Z" w:initials="MHJ">
    <w:p w14:paraId="58EC8DC1" w14:textId="1D4CE43F" w:rsidR="00177AEA" w:rsidRDefault="00177AEA">
      <w:pPr>
        <w:pStyle w:val="CommentText"/>
      </w:pPr>
      <w:r>
        <w:rPr>
          <w:rStyle w:val="CommentReference"/>
        </w:rPr>
        <w:annotationRef/>
      </w:r>
      <w:r>
        <w:t xml:space="preserve">In the figure, use “PT” rather than “PT optimal” for consistency </w:t>
      </w:r>
    </w:p>
  </w:comment>
  <w:comment w:id="570" w:author="Miller, Harvey J." w:date="2019-11-26T13:16:00Z" w:initials="MHJ">
    <w:p w14:paraId="558EDDB4" w14:textId="5EC9C955" w:rsidR="00177AEA" w:rsidRDefault="00177AEA">
      <w:pPr>
        <w:pStyle w:val="CommentText"/>
      </w:pPr>
      <w:r>
        <w:rPr>
          <w:rStyle w:val="CommentReference"/>
        </w:rPr>
        <w:annotationRef/>
      </w:r>
      <w:r>
        <w:t>What does “headway of each hour” mean?</w:t>
      </w:r>
    </w:p>
  </w:comment>
  <w:comment w:id="571" w:author="Liu, Luyu" w:date="2019-11-26T17:25:00Z" w:initials="LL">
    <w:p w14:paraId="1A1CED83" w14:textId="5FCA1AA1" w:rsidR="00177AEA" w:rsidRDefault="00177AEA">
      <w:pPr>
        <w:pStyle w:val="CommentText"/>
      </w:pPr>
      <w:r>
        <w:rPr>
          <w:rStyle w:val="CommentReference"/>
        </w:rPr>
        <w:annotationRef/>
      </w:r>
      <w:r>
        <w:t>It means the buses’ headway within each hour.</w:t>
      </w:r>
    </w:p>
    <w:p w14:paraId="676C6F5C" w14:textId="45F90EEA" w:rsidR="00177AEA" w:rsidRDefault="00177AEA">
      <w:pPr>
        <w:pStyle w:val="CommentText"/>
      </w:pPr>
    </w:p>
    <w:p w14:paraId="7EBDEF76" w14:textId="34359D7C" w:rsidR="00177AEA" w:rsidRDefault="00177AEA">
      <w:pPr>
        <w:pStyle w:val="CommentText"/>
      </w:pPr>
      <w:r>
        <w:t xml:space="preserve">I </w:t>
      </w:r>
      <w:r>
        <w:rPr>
          <w:rFonts w:hint="eastAsia"/>
        </w:rPr>
        <w:t>added</w:t>
      </w:r>
      <w:r>
        <w:t xml:space="preserve"> another sentence in the beginning of this paragraph</w:t>
      </w:r>
    </w:p>
  </w:comment>
  <w:comment w:id="589" w:author="Miller, Harvey J." w:date="2019-12-10T13:57:00Z" w:initials="MHJ">
    <w:p w14:paraId="3FF86723" w14:textId="7684426B" w:rsidR="00AC37E5" w:rsidRDefault="00AC37E5">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575" w:author="Liu, Luyu" w:date="2019-11-27T14:55:00Z" w:initials="LL">
    <w:p w14:paraId="4609FDC6" w14:textId="5BB440E8" w:rsidR="00177AEA" w:rsidRDefault="00177AEA">
      <w:pPr>
        <w:pStyle w:val="CommentText"/>
      </w:pPr>
      <w:r>
        <w:rPr>
          <w:rStyle w:val="CommentReference"/>
        </w:rPr>
        <w:annotationRef/>
      </w:r>
      <w:r>
        <w:t>Can you understand? If not, let’s consider other way to express this.</w:t>
      </w:r>
    </w:p>
  </w:comment>
  <w:comment w:id="576" w:author="Miller, Harvey J." w:date="2019-12-10T13:54:00Z" w:initials="MHJ">
    <w:p w14:paraId="098B73C6" w14:textId="72A85CAE" w:rsidR="00AC37E5" w:rsidRDefault="00AC37E5">
      <w:pPr>
        <w:pStyle w:val="CommentText"/>
      </w:pPr>
      <w:r>
        <w:rPr>
          <w:rStyle w:val="CommentReference"/>
        </w:rPr>
        <w:annotationRef/>
      </w:r>
      <w:r>
        <w:t>I get the PT argument, but not the GT.</w:t>
      </w:r>
    </w:p>
  </w:comment>
  <w:comment w:id="604" w:author="Miller, Harvey J." w:date="2019-11-26T12:18:00Z" w:initials="MHJ">
    <w:p w14:paraId="7D1F3042" w14:textId="5807584F" w:rsidR="00177AEA" w:rsidRDefault="00177AEA">
      <w:pPr>
        <w:pStyle w:val="CommentText"/>
      </w:pPr>
      <w:r>
        <w:rPr>
          <w:rStyle w:val="CommentReference"/>
        </w:rPr>
        <w:annotationRef/>
      </w:r>
      <w:r>
        <w:t>Again just use PT in the figure</w:t>
      </w:r>
    </w:p>
  </w:comment>
  <w:comment w:id="607" w:author="Miller, Harvey J." w:date="2019-11-26T12:33:00Z" w:initials="MHJ">
    <w:p w14:paraId="6DBA16F2" w14:textId="1B47065D" w:rsidR="00177AEA" w:rsidRDefault="00177AEA">
      <w:pPr>
        <w:pStyle w:val="CommentText"/>
      </w:pPr>
      <w:r>
        <w:rPr>
          <w:rStyle w:val="CommentReference"/>
        </w:rPr>
        <w:annotationRef/>
      </w:r>
      <w:r>
        <w:t>Same as above</w:t>
      </w:r>
    </w:p>
  </w:comment>
  <w:comment w:id="617" w:author="Miller, Harvey J." w:date="2019-11-26T14:18:00Z" w:initials="MHJ">
    <w:p w14:paraId="5D5D7A59" w14:textId="77777777" w:rsidR="00177AEA" w:rsidRDefault="00177AEA" w:rsidP="003F1A27">
      <w:pPr>
        <w:pStyle w:val="CommentText"/>
      </w:pPr>
      <w:r>
        <w:rPr>
          <w:rStyle w:val="CommentReference"/>
        </w:rPr>
        <w:annotationRef/>
      </w:r>
      <w:r>
        <w:t>Provide the distance (in meters)</w:t>
      </w:r>
    </w:p>
  </w:comment>
  <w:comment w:id="639" w:author="Miller, Harvey J." w:date="2019-11-26T13:54:00Z" w:initials="MHJ">
    <w:p w14:paraId="22E72A1F" w14:textId="77777777" w:rsidR="00177AEA" w:rsidRDefault="00177AEA" w:rsidP="00591497">
      <w:pPr>
        <w:pStyle w:val="CommentText"/>
      </w:pPr>
      <w:r>
        <w:rPr>
          <w:rStyle w:val="CommentReference"/>
        </w:rPr>
        <w:annotationRef/>
      </w:r>
      <w:r>
        <w:t xml:space="preserve">I don’t understand this.  </w:t>
      </w:r>
    </w:p>
  </w:comment>
  <w:comment w:id="643" w:author="Miller, Harvey J." w:date="2019-11-26T13:18:00Z" w:initials="MHJ">
    <w:p w14:paraId="26257915" w14:textId="383B8952" w:rsidR="00177AEA" w:rsidRDefault="00177AEA">
      <w:pPr>
        <w:pStyle w:val="CommentText"/>
      </w:pPr>
      <w:r>
        <w:rPr>
          <w:rStyle w:val="CommentReference"/>
        </w:rPr>
        <w:annotationRef/>
      </w:r>
      <w:r>
        <w:t>Add red ovals indicating change in headway</w:t>
      </w:r>
    </w:p>
  </w:comment>
  <w:comment w:id="653" w:author="Miller, Harvey J." w:date="2019-11-26T13:19:00Z" w:initials="MHJ">
    <w:p w14:paraId="5F0FD838" w14:textId="290C49D9" w:rsidR="00177AEA" w:rsidRDefault="00177AEA">
      <w:pPr>
        <w:pStyle w:val="CommentText"/>
      </w:pPr>
      <w:r>
        <w:rPr>
          <w:rStyle w:val="CommentReference"/>
        </w:rPr>
        <w:annotationRef/>
      </w:r>
      <w:r>
        <w:t>Rearrange this figure so it matches the figure above (leave a blank panel in the upper left corner corresponding to AT)</w:t>
      </w:r>
    </w:p>
  </w:comment>
  <w:comment w:id="671" w:author="Miller, Harvey J." w:date="2019-11-26T12:40:00Z" w:initials="MHJ">
    <w:p w14:paraId="6A291D25" w14:textId="332E8978" w:rsidR="00177AEA" w:rsidRDefault="00177AEA">
      <w:pPr>
        <w:pStyle w:val="CommentText"/>
      </w:pPr>
      <w:r>
        <w:rPr>
          <w:rStyle w:val="CommentReference"/>
        </w:rPr>
        <w:annotationRef/>
      </w:r>
      <w:r>
        <w:t>Again, just “PT” in the figure</w:t>
      </w:r>
    </w:p>
  </w:comment>
  <w:comment w:id="707" w:author="Miller, Harvey J." w:date="2019-11-26T13:54:00Z" w:initials="MHJ">
    <w:p w14:paraId="3F585A84" w14:textId="20FDFA0B" w:rsidR="00177AEA" w:rsidRDefault="00177AEA">
      <w:pPr>
        <w:pStyle w:val="CommentText"/>
      </w:pPr>
      <w:r>
        <w:rPr>
          <w:rStyle w:val="CommentReference"/>
        </w:rPr>
        <w:annotationRef/>
      </w:r>
      <w:r>
        <w:t xml:space="preserve">I don’t understand this.  </w:t>
      </w:r>
    </w:p>
  </w:comment>
  <w:comment w:id="708" w:author="Liu, Luyu" w:date="2019-11-27T20:41:00Z" w:initials="LL">
    <w:p w14:paraId="3078DC37" w14:textId="5EC1668D" w:rsidR="00177AEA" w:rsidRDefault="00177AEA">
      <w:pPr>
        <w:pStyle w:val="CommentText"/>
      </w:pPr>
      <w:r>
        <w:rPr>
          <w:rStyle w:val="CommentReference"/>
        </w:rPr>
        <w:annotationRef/>
      </w:r>
      <w:r>
        <w:t>I deleted that part.</w:t>
      </w:r>
    </w:p>
  </w:comment>
  <w:comment w:id="719" w:author="Miller, Harvey J." w:date="2019-11-26T13:23:00Z" w:initials="MHJ">
    <w:p w14:paraId="78061349" w14:textId="2D5EDECB" w:rsidR="00177AEA" w:rsidRDefault="00177AEA">
      <w:pPr>
        <w:pStyle w:val="CommentText"/>
      </w:pPr>
      <w:r>
        <w:rPr>
          <w:rStyle w:val="CommentReference"/>
        </w:rPr>
        <w:annotationRef/>
      </w:r>
      <w:r>
        <w:t>Not sure what you are trying to say here.</w:t>
      </w:r>
    </w:p>
  </w:comment>
  <w:comment w:id="806" w:author="Miller, Harvey J." w:date="2019-11-26T13:52:00Z" w:initials="MHJ">
    <w:p w14:paraId="6628AAC7" w14:textId="32E90047" w:rsidR="00177AEA" w:rsidRDefault="00177AEA">
      <w:pPr>
        <w:pStyle w:val="CommentText"/>
      </w:pPr>
      <w:r>
        <w:rPr>
          <w:rStyle w:val="CommentReference"/>
        </w:rPr>
        <w:annotationRef/>
      </w:r>
      <w:r>
        <w:t>Again, only use “PT” in the figure</w:t>
      </w:r>
    </w:p>
  </w:comment>
  <w:comment w:id="811" w:author="Miller, Harvey J." w:date="2019-11-26T13:23:00Z" w:initials="MHJ">
    <w:p w14:paraId="34292223" w14:textId="77777777" w:rsidR="00177AEA" w:rsidRDefault="00177AEA" w:rsidP="00B44330">
      <w:pPr>
        <w:pStyle w:val="CommentText"/>
      </w:pPr>
      <w:r>
        <w:rPr>
          <w:rStyle w:val="CommentReference"/>
        </w:rPr>
        <w:annotationRef/>
      </w:r>
      <w:r>
        <w:t>Not sure what you are trying to say here.</w:t>
      </w:r>
    </w:p>
  </w:comment>
  <w:comment w:id="812" w:author="Liu, Luyu" w:date="2019-11-27T17:24:00Z" w:initials="LL">
    <w:p w14:paraId="7F756F4D" w14:textId="28E99F28" w:rsidR="00177AEA" w:rsidRDefault="00177AEA">
      <w:pPr>
        <w:pStyle w:val="CommentText"/>
      </w:pPr>
      <w:r>
        <w:rPr>
          <w:rStyle w:val="CommentReference"/>
        </w:rPr>
        <w:annotationRef/>
      </w:r>
      <w:r>
        <w:t>I moved it to here and adjusted some wordings.</w:t>
      </w:r>
    </w:p>
  </w:comment>
  <w:comment w:id="813" w:author="Liu, Luyu" w:date="2019-11-27T20:31:00Z" w:initials="LL">
    <w:p w14:paraId="7FA8819E" w14:textId="178E70B9" w:rsidR="00177AEA" w:rsidRDefault="00177AEA">
      <w:pPr>
        <w:pStyle w:val="CommentText"/>
      </w:pPr>
      <w:r>
        <w:rPr>
          <w:rStyle w:val="CommentReference"/>
        </w:rPr>
        <w:annotationRef/>
      </w:r>
      <w:r>
        <w:t>I remove the  temporal part.</w:t>
      </w:r>
    </w:p>
  </w:comment>
  <w:comment w:id="955" w:author="Miller, Harvey J." w:date="2019-11-26T14:24:00Z" w:initials="MHJ">
    <w:p w14:paraId="67578CC9" w14:textId="719AC982" w:rsidR="00177AEA" w:rsidRDefault="00177AEA">
      <w:pPr>
        <w:pStyle w:val="CommentText"/>
      </w:pPr>
      <w:r>
        <w:rPr>
          <w:rStyle w:val="CommentReference"/>
        </w:rPr>
        <w:annotationRef/>
      </w:r>
      <w:r>
        <w:t>What is the difference between these two?</w:t>
      </w:r>
    </w:p>
  </w:comment>
  <w:comment w:id="956" w:author="Liu, Luyu" w:date="2019-11-27T16:50:00Z" w:initials="LL">
    <w:p w14:paraId="2E6AABCC" w14:textId="6C7CA8AF" w:rsidR="00177AEA" w:rsidRDefault="00177AEA">
      <w:pPr>
        <w:pStyle w:val="CommentText"/>
      </w:pPr>
      <w:r>
        <w:rPr>
          <w:rStyle w:val="CommentReference"/>
        </w:rPr>
        <w:annotationRef/>
      </w:r>
      <w:r>
        <w:t>One is real-time, which is the performance in the present;</w:t>
      </w:r>
    </w:p>
    <w:p w14:paraId="5FBB1A2B" w14:textId="0D978C61" w:rsidR="00177AEA" w:rsidRDefault="00177AEA">
      <w:pPr>
        <w:pStyle w:val="CommentText"/>
      </w:pPr>
      <w:r>
        <w:t>One is historical, which is the performance is the past.</w:t>
      </w:r>
    </w:p>
  </w:comment>
  <w:comment w:id="933" w:author="Miller, Harvey J." w:date="2019-12-10T14:22:00Z" w:initials="MHJ">
    <w:p w14:paraId="37C644EE" w14:textId="74D079BA" w:rsidR="009257B2" w:rsidRDefault="009257B2">
      <w:pPr>
        <w:pStyle w:val="CommentText"/>
      </w:pPr>
      <w:r>
        <w:rPr>
          <w:rStyle w:val="CommentReference"/>
        </w:rPr>
        <w:annotationRef/>
      </w:r>
      <w:r>
        <w:t>What do you think?</w:t>
      </w:r>
    </w:p>
  </w:comment>
  <w:comment w:id="1000" w:author="Miller, Harvey J." w:date="2019-11-26T14:20:00Z" w:initials="MHJ">
    <w:p w14:paraId="4E599B36" w14:textId="46E5CC4C" w:rsidR="00177AEA" w:rsidRDefault="00177AE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63140723" w15:done="0"/>
  <w15:commentEx w15:paraId="6D59460A" w15:done="0"/>
  <w15:commentEx w15:paraId="625F76FB" w15:done="0"/>
  <w15:commentEx w15:paraId="7E5B790C" w15:done="0"/>
  <w15:commentEx w15:paraId="21143226" w15:done="0"/>
  <w15:commentEx w15:paraId="7B37EF0D" w15:done="1"/>
  <w15:commentEx w15:paraId="74C8879A" w15:done="1"/>
  <w15:commentEx w15:paraId="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0"/>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0"/>
  <w15:commentEx w15:paraId="7EBDEF76" w15:paraIdParent="558EDDB4" w15:done="0"/>
  <w15:commentEx w15:paraId="3FF86723" w15:done="0"/>
  <w15:commentEx w15:paraId="4609FDC6" w15:done="0"/>
  <w15:commentEx w15:paraId="098B73C6" w15:paraIdParent="4609FDC6" w15:done="0"/>
  <w15:commentEx w15:paraId="7D1F3042" w15:done="1"/>
  <w15:commentEx w15:paraId="6DBA16F2" w15:done="1"/>
  <w15:commentEx w15:paraId="5D5D7A59" w15:done="0"/>
  <w15:commentEx w15:paraId="22E72A1F" w15:done="0"/>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0"/>
  <w15:commentEx w15:paraId="5FBB1A2B" w15:paraIdParent="67578CC9" w15:done="0"/>
  <w15:commentEx w15:paraId="37C644EE"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C8304" w14:textId="77777777" w:rsidR="00F234DA" w:rsidRDefault="00F234DA" w:rsidP="006550FB">
      <w:pPr>
        <w:spacing w:after="0" w:line="240" w:lineRule="auto"/>
      </w:pPr>
      <w:r>
        <w:separator/>
      </w:r>
    </w:p>
  </w:endnote>
  <w:endnote w:type="continuationSeparator" w:id="0">
    <w:p w14:paraId="00F75EF6" w14:textId="77777777" w:rsidR="00F234DA" w:rsidRDefault="00F234DA"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4B0592" w14:textId="77777777" w:rsidR="00F234DA" w:rsidRDefault="00F234DA" w:rsidP="006550FB">
      <w:pPr>
        <w:spacing w:after="0" w:line="240" w:lineRule="auto"/>
      </w:pPr>
      <w:r>
        <w:separator/>
      </w:r>
    </w:p>
  </w:footnote>
  <w:footnote w:type="continuationSeparator" w:id="0">
    <w:p w14:paraId="45735A42" w14:textId="77777777" w:rsidR="00F234DA" w:rsidRDefault="00F234DA"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D0C3A"/>
    <w:rsid w:val="000D4113"/>
    <w:rsid w:val="00106F95"/>
    <w:rsid w:val="00110C7D"/>
    <w:rsid w:val="00115F7F"/>
    <w:rsid w:val="00122355"/>
    <w:rsid w:val="00123927"/>
    <w:rsid w:val="00125961"/>
    <w:rsid w:val="0013372A"/>
    <w:rsid w:val="00134131"/>
    <w:rsid w:val="001343EF"/>
    <w:rsid w:val="0014352B"/>
    <w:rsid w:val="00153B3F"/>
    <w:rsid w:val="00157EFB"/>
    <w:rsid w:val="0016243D"/>
    <w:rsid w:val="0016636C"/>
    <w:rsid w:val="00176AB6"/>
    <w:rsid w:val="00177AEA"/>
    <w:rsid w:val="00186EE1"/>
    <w:rsid w:val="00193849"/>
    <w:rsid w:val="001A0DDD"/>
    <w:rsid w:val="001A4566"/>
    <w:rsid w:val="001B381E"/>
    <w:rsid w:val="001C3968"/>
    <w:rsid w:val="001D19D8"/>
    <w:rsid w:val="001D489C"/>
    <w:rsid w:val="001D5524"/>
    <w:rsid w:val="00203DA0"/>
    <w:rsid w:val="0020554D"/>
    <w:rsid w:val="00206A33"/>
    <w:rsid w:val="00206F34"/>
    <w:rsid w:val="00211006"/>
    <w:rsid w:val="0021518F"/>
    <w:rsid w:val="002211E9"/>
    <w:rsid w:val="00222293"/>
    <w:rsid w:val="00226C75"/>
    <w:rsid w:val="00233B4A"/>
    <w:rsid w:val="002371AE"/>
    <w:rsid w:val="00244C3E"/>
    <w:rsid w:val="002501BF"/>
    <w:rsid w:val="00250901"/>
    <w:rsid w:val="00250E7E"/>
    <w:rsid w:val="00253290"/>
    <w:rsid w:val="00263F5A"/>
    <w:rsid w:val="00272D44"/>
    <w:rsid w:val="00274819"/>
    <w:rsid w:val="00283110"/>
    <w:rsid w:val="00283D20"/>
    <w:rsid w:val="002852EF"/>
    <w:rsid w:val="00291929"/>
    <w:rsid w:val="0029322E"/>
    <w:rsid w:val="00295C2B"/>
    <w:rsid w:val="002A7DAA"/>
    <w:rsid w:val="002D3C9F"/>
    <w:rsid w:val="002E009D"/>
    <w:rsid w:val="002E237C"/>
    <w:rsid w:val="002E61E4"/>
    <w:rsid w:val="002F0CDD"/>
    <w:rsid w:val="002F75D0"/>
    <w:rsid w:val="00306438"/>
    <w:rsid w:val="00306485"/>
    <w:rsid w:val="003131C1"/>
    <w:rsid w:val="0031733F"/>
    <w:rsid w:val="0032347C"/>
    <w:rsid w:val="00327821"/>
    <w:rsid w:val="00345785"/>
    <w:rsid w:val="00347F4B"/>
    <w:rsid w:val="00351DC4"/>
    <w:rsid w:val="00361FA1"/>
    <w:rsid w:val="0036214E"/>
    <w:rsid w:val="00362715"/>
    <w:rsid w:val="00364356"/>
    <w:rsid w:val="00370B52"/>
    <w:rsid w:val="003717AC"/>
    <w:rsid w:val="00375DA4"/>
    <w:rsid w:val="003803CA"/>
    <w:rsid w:val="0038416A"/>
    <w:rsid w:val="00385969"/>
    <w:rsid w:val="00396C89"/>
    <w:rsid w:val="003A0C66"/>
    <w:rsid w:val="003A492D"/>
    <w:rsid w:val="003A76C4"/>
    <w:rsid w:val="003B2EF7"/>
    <w:rsid w:val="003C4313"/>
    <w:rsid w:val="003D3E3B"/>
    <w:rsid w:val="003D74ED"/>
    <w:rsid w:val="003E045A"/>
    <w:rsid w:val="003F1A27"/>
    <w:rsid w:val="003F7785"/>
    <w:rsid w:val="0040511B"/>
    <w:rsid w:val="0040687A"/>
    <w:rsid w:val="00407077"/>
    <w:rsid w:val="004153C2"/>
    <w:rsid w:val="00415B5C"/>
    <w:rsid w:val="00430864"/>
    <w:rsid w:val="004458BB"/>
    <w:rsid w:val="00451033"/>
    <w:rsid w:val="00453E0B"/>
    <w:rsid w:val="004552C1"/>
    <w:rsid w:val="004657C2"/>
    <w:rsid w:val="00473BDA"/>
    <w:rsid w:val="00480E7E"/>
    <w:rsid w:val="00482EDD"/>
    <w:rsid w:val="004906B5"/>
    <w:rsid w:val="00492706"/>
    <w:rsid w:val="00494C8F"/>
    <w:rsid w:val="00497F38"/>
    <w:rsid w:val="004A10A6"/>
    <w:rsid w:val="004A316C"/>
    <w:rsid w:val="004A45CC"/>
    <w:rsid w:val="004A4D57"/>
    <w:rsid w:val="004A7F9A"/>
    <w:rsid w:val="004B0C44"/>
    <w:rsid w:val="004B267D"/>
    <w:rsid w:val="004B4A44"/>
    <w:rsid w:val="004C032B"/>
    <w:rsid w:val="004C0488"/>
    <w:rsid w:val="004C3E38"/>
    <w:rsid w:val="004D2FE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2308"/>
    <w:rsid w:val="00647148"/>
    <w:rsid w:val="00654DF6"/>
    <w:rsid w:val="006550FB"/>
    <w:rsid w:val="00655D3E"/>
    <w:rsid w:val="0066051E"/>
    <w:rsid w:val="00664F31"/>
    <w:rsid w:val="00665C1E"/>
    <w:rsid w:val="00691BB4"/>
    <w:rsid w:val="006A404B"/>
    <w:rsid w:val="006D03C5"/>
    <w:rsid w:val="006D5AFB"/>
    <w:rsid w:val="006E518B"/>
    <w:rsid w:val="006E6507"/>
    <w:rsid w:val="00716E7E"/>
    <w:rsid w:val="0071750A"/>
    <w:rsid w:val="00727092"/>
    <w:rsid w:val="00740BD1"/>
    <w:rsid w:val="0074139D"/>
    <w:rsid w:val="00744EFF"/>
    <w:rsid w:val="00745E73"/>
    <w:rsid w:val="00747B08"/>
    <w:rsid w:val="007631AA"/>
    <w:rsid w:val="00764220"/>
    <w:rsid w:val="00764E49"/>
    <w:rsid w:val="0076776E"/>
    <w:rsid w:val="00770332"/>
    <w:rsid w:val="00770D45"/>
    <w:rsid w:val="00774C49"/>
    <w:rsid w:val="00783AC3"/>
    <w:rsid w:val="0078784C"/>
    <w:rsid w:val="007964AD"/>
    <w:rsid w:val="007A298B"/>
    <w:rsid w:val="007A4F44"/>
    <w:rsid w:val="007B087E"/>
    <w:rsid w:val="007B318F"/>
    <w:rsid w:val="007B3E89"/>
    <w:rsid w:val="007B4D4D"/>
    <w:rsid w:val="007B5281"/>
    <w:rsid w:val="007B75F3"/>
    <w:rsid w:val="007C5F37"/>
    <w:rsid w:val="007C66AE"/>
    <w:rsid w:val="007D073E"/>
    <w:rsid w:val="007D09E9"/>
    <w:rsid w:val="007F0791"/>
    <w:rsid w:val="007F135D"/>
    <w:rsid w:val="00801DE0"/>
    <w:rsid w:val="00810EED"/>
    <w:rsid w:val="00816A10"/>
    <w:rsid w:val="00820DE8"/>
    <w:rsid w:val="00825E77"/>
    <w:rsid w:val="00827812"/>
    <w:rsid w:val="00830CD1"/>
    <w:rsid w:val="00840128"/>
    <w:rsid w:val="00846DD6"/>
    <w:rsid w:val="00846FF6"/>
    <w:rsid w:val="00863093"/>
    <w:rsid w:val="0087115B"/>
    <w:rsid w:val="00874EA4"/>
    <w:rsid w:val="008A4135"/>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2B48"/>
    <w:rsid w:val="00903EE6"/>
    <w:rsid w:val="0090471C"/>
    <w:rsid w:val="00907DD7"/>
    <w:rsid w:val="00910859"/>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3748"/>
    <w:rsid w:val="00A56F2C"/>
    <w:rsid w:val="00A616BD"/>
    <w:rsid w:val="00A671C8"/>
    <w:rsid w:val="00A67400"/>
    <w:rsid w:val="00A76080"/>
    <w:rsid w:val="00A87B3B"/>
    <w:rsid w:val="00A92C7C"/>
    <w:rsid w:val="00AA0092"/>
    <w:rsid w:val="00AA2619"/>
    <w:rsid w:val="00AB159A"/>
    <w:rsid w:val="00AB4295"/>
    <w:rsid w:val="00AC37E5"/>
    <w:rsid w:val="00AD0CEF"/>
    <w:rsid w:val="00AD7066"/>
    <w:rsid w:val="00AF1C7C"/>
    <w:rsid w:val="00AF5D99"/>
    <w:rsid w:val="00B15470"/>
    <w:rsid w:val="00B20302"/>
    <w:rsid w:val="00B2390C"/>
    <w:rsid w:val="00B23E29"/>
    <w:rsid w:val="00B44330"/>
    <w:rsid w:val="00B51F32"/>
    <w:rsid w:val="00B76536"/>
    <w:rsid w:val="00B770EE"/>
    <w:rsid w:val="00B774C3"/>
    <w:rsid w:val="00B93E3D"/>
    <w:rsid w:val="00B942D8"/>
    <w:rsid w:val="00BA0088"/>
    <w:rsid w:val="00BB3EC7"/>
    <w:rsid w:val="00BC2FF2"/>
    <w:rsid w:val="00BE31B1"/>
    <w:rsid w:val="00BE5A68"/>
    <w:rsid w:val="00BE78D3"/>
    <w:rsid w:val="00BF4947"/>
    <w:rsid w:val="00BF5588"/>
    <w:rsid w:val="00C033FC"/>
    <w:rsid w:val="00C0727E"/>
    <w:rsid w:val="00C21E64"/>
    <w:rsid w:val="00C24854"/>
    <w:rsid w:val="00C27406"/>
    <w:rsid w:val="00C421AD"/>
    <w:rsid w:val="00C4677A"/>
    <w:rsid w:val="00C562C2"/>
    <w:rsid w:val="00C57395"/>
    <w:rsid w:val="00C6312C"/>
    <w:rsid w:val="00C812A5"/>
    <w:rsid w:val="00C900E9"/>
    <w:rsid w:val="00C905DE"/>
    <w:rsid w:val="00CA19A2"/>
    <w:rsid w:val="00CB456C"/>
    <w:rsid w:val="00CC4C41"/>
    <w:rsid w:val="00CF319F"/>
    <w:rsid w:val="00D01535"/>
    <w:rsid w:val="00D05978"/>
    <w:rsid w:val="00D077D3"/>
    <w:rsid w:val="00D322A9"/>
    <w:rsid w:val="00D3608E"/>
    <w:rsid w:val="00D456E3"/>
    <w:rsid w:val="00D474DB"/>
    <w:rsid w:val="00D50DD6"/>
    <w:rsid w:val="00D5173A"/>
    <w:rsid w:val="00D53600"/>
    <w:rsid w:val="00D619A7"/>
    <w:rsid w:val="00D61E1E"/>
    <w:rsid w:val="00D622FE"/>
    <w:rsid w:val="00D704CB"/>
    <w:rsid w:val="00D8622C"/>
    <w:rsid w:val="00D91579"/>
    <w:rsid w:val="00D972FD"/>
    <w:rsid w:val="00DB4509"/>
    <w:rsid w:val="00DE4E96"/>
    <w:rsid w:val="00DE6E9A"/>
    <w:rsid w:val="00E0434C"/>
    <w:rsid w:val="00E108BF"/>
    <w:rsid w:val="00E119ED"/>
    <w:rsid w:val="00E15888"/>
    <w:rsid w:val="00E41883"/>
    <w:rsid w:val="00E46E69"/>
    <w:rsid w:val="00E505F7"/>
    <w:rsid w:val="00E5090F"/>
    <w:rsid w:val="00E845D3"/>
    <w:rsid w:val="00E85D73"/>
    <w:rsid w:val="00E96AD4"/>
    <w:rsid w:val="00EA5C6A"/>
    <w:rsid w:val="00ED03DD"/>
    <w:rsid w:val="00ED1FBB"/>
    <w:rsid w:val="00ED7D1E"/>
    <w:rsid w:val="00ED7F3C"/>
    <w:rsid w:val="00EE572F"/>
    <w:rsid w:val="00EF21A3"/>
    <w:rsid w:val="00EF3F1A"/>
    <w:rsid w:val="00EF3FF6"/>
    <w:rsid w:val="00EF48D1"/>
    <w:rsid w:val="00EF740C"/>
    <w:rsid w:val="00F00CF3"/>
    <w:rsid w:val="00F1535F"/>
    <w:rsid w:val="00F208B5"/>
    <w:rsid w:val="00F216AE"/>
    <w:rsid w:val="00F234DA"/>
    <w:rsid w:val="00F351BE"/>
    <w:rsid w:val="00F4276A"/>
    <w:rsid w:val="00F45B48"/>
    <w:rsid w:val="00F625BD"/>
    <w:rsid w:val="00F82824"/>
    <w:rsid w:val="00F832FE"/>
    <w:rsid w:val="00F852F0"/>
    <w:rsid w:val="00F86AF0"/>
    <w:rsid w:val="00F946E1"/>
    <w:rsid w:val="00F96710"/>
    <w:rsid w:val="00F97C93"/>
    <w:rsid w:val="00FB2BC3"/>
    <w:rsid w:val="00FB33A9"/>
    <w:rsid w:val="00FB746A"/>
    <w:rsid w:val="00FC4DA7"/>
    <w:rsid w:val="00FC4F8C"/>
    <w:rsid w:val="00FD0487"/>
    <w:rsid w:val="00FE2291"/>
    <w:rsid w:val="00FE6324"/>
    <w:rsid w:val="00FF0162"/>
    <w:rsid w:val="00FF295D"/>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9468F-1387-4728-A2A3-96C592061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31</Pages>
  <Words>31691</Words>
  <Characters>180639</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Miller, Harvey J.</cp:lastModifiedBy>
  <cp:revision>19</cp:revision>
  <dcterms:created xsi:type="dcterms:W3CDTF">2019-12-09T21:41:00Z</dcterms:created>
  <dcterms:modified xsi:type="dcterms:W3CDTF">2019-12-1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